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caps/>
          <w:sz w:val="40"/>
          <w:szCs w:val="40"/>
          <w:lang w:val="en-US"/>
        </w:rPr>
      </w:pP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Igor</w:t>
      </w:r>
      <w:r w:rsidR="008C296B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 xml:space="preserve"> </w:t>
      </w: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Grossmann</w:t>
      </w:r>
      <w:r w:rsidR="006E200E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, Ph. D.</w:t>
      </w:r>
    </w:p>
    <w:p w14:paraId="6DCE336D" w14:textId="01B02E1C" w:rsidR="000E58CB" w:rsidRDefault="000E58CB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 w:rsidRPr="000E58CB">
        <w:rPr>
          <w:rFonts w:ascii="Spectral" w:hAnsi="Spectral"/>
          <w:bCs/>
          <w:sz w:val="22"/>
          <w:szCs w:val="22"/>
          <w:lang w:val="en-US"/>
        </w:rPr>
        <w:t>Department of Psychology</w:t>
      </w:r>
      <w:r>
        <w:rPr>
          <w:rFonts w:ascii="Spectral" w:hAnsi="Spectral"/>
          <w:bCs/>
          <w:sz w:val="22"/>
          <w:szCs w:val="22"/>
          <w:lang w:val="en-US"/>
        </w:rPr>
        <w:t xml:space="preserve"> • University of Waterloo</w:t>
      </w:r>
    </w:p>
    <w:p w14:paraId="5EE590F8" w14:textId="595291C6" w:rsidR="000E58CB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bCs/>
          <w:sz w:val="22"/>
          <w:szCs w:val="22"/>
          <w:lang w:val="en-US"/>
        </w:rPr>
        <w:t>200 University Ave West • Waterloo, ON N2L 3G1 • Canada</w:t>
      </w:r>
    </w:p>
    <w:p w14:paraId="4FAF5130" w14:textId="6E068883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color w:val="000000"/>
          <w:sz w:val="22"/>
          <w:szCs w:val="22"/>
          <w:lang w:val="en-US"/>
        </w:rPr>
        <w:t xml:space="preserve">+1 </w:t>
      </w:r>
      <w:r w:rsidRPr="003059C8">
        <w:rPr>
          <w:rFonts w:ascii="Spectral" w:hAnsi="Spectral"/>
          <w:color w:val="000000"/>
          <w:sz w:val="22"/>
          <w:szCs w:val="22"/>
          <w:lang w:val="en-US"/>
        </w:rPr>
        <w:t>519-888-4567 x 31793</w:t>
      </w:r>
      <w:r>
        <w:rPr>
          <w:rFonts w:ascii="Spectral" w:hAnsi="Spectral"/>
          <w:color w:val="000000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1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igrossma@uwaterloo.ca</w:t>
        </w:r>
      </w:hyperlink>
      <w:r>
        <w:rPr>
          <w:rStyle w:val="Hyperlink"/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2" w:history="1">
        <w:r w:rsidRPr="004941F1">
          <w:rPr>
            <w:rStyle w:val="Hyperlink"/>
            <w:rFonts w:ascii="Spectral" w:hAnsi="Spectral"/>
            <w:bCs/>
            <w:sz w:val="22"/>
            <w:szCs w:val="22"/>
            <w:lang w:val="en-US"/>
          </w:rPr>
          <w:t>https://igorgrossmann.com</w:t>
        </w:r>
      </w:hyperlink>
    </w:p>
    <w:p w14:paraId="2CE7EBB7" w14:textId="77777777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</w:p>
    <w:p w14:paraId="07DEE553" w14:textId="13273A29" w:rsidR="005171C0" w:rsidRPr="003C0C42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lang w:val="en-US"/>
        </w:rPr>
      </w:pPr>
      <w:r w:rsidRPr="003C0C42">
        <w:rPr>
          <w:rFonts w:ascii="NeueHaasGroteskDisp Pro Md" w:hAnsi="NeueHaasGroteskDisp Pro Md"/>
          <w:color w:val="000000"/>
          <w:lang w:val="en-US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1A4386" w14:paraId="76D59966" w14:textId="77777777" w:rsidTr="00283386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h.D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Social Psychology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, University of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ichigan</w:t>
            </w:r>
          </w:p>
          <w:p w14:paraId="7CD0F1B5" w14:textId="7A879FF1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3CE46DB2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.S., Psychology, University of Michigan</w:t>
            </w:r>
          </w:p>
          <w:p w14:paraId="2AD8092B" w14:textId="714BA753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03E715AA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</w:t>
            </w:r>
            <w:r w:rsidR="00320DA5">
              <w:rPr>
                <w:rFonts w:ascii="Spectral" w:hAnsi="Spectral"/>
                <w:sz w:val="22"/>
                <w:szCs w:val="22"/>
                <w:lang w:val="en-US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Default="00320DA5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Vordiplom (B.S. equivalent), Psychology, </w:t>
            </w:r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lbert-Ludwigs-Universität Freiburg, Germany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. DAAD-honored year abroad, University of Michigan</w:t>
            </w:r>
          </w:p>
        </w:tc>
      </w:tr>
    </w:tbl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39F70D9B" w14:textId="77777777" w:rsidR="000E58CB" w:rsidRPr="00320DA5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lang w:val="en-GB"/>
        </w:rPr>
      </w:pPr>
      <w:r w:rsidRPr="00320DA5">
        <w:rPr>
          <w:rFonts w:ascii="NeueHaasGroteskDisp Pro Md" w:hAnsi="NeueHaasGroteskDisp Pro Md"/>
          <w:bCs/>
          <w:color w:val="000000"/>
          <w:lang w:val="en-GB"/>
        </w:rPr>
        <w:t>Research Interests</w:t>
      </w:r>
    </w:p>
    <w:p w14:paraId="19C89CD1" w14:textId="77777777" w:rsidR="00862655" w:rsidRDefault="00862655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</w:p>
    <w:p w14:paraId="55D1BEFC" w14:textId="1CAC29F9" w:rsidR="000E58CB" w:rsidRPr="003059C8" w:rsidRDefault="000E58CB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>Cultur</w:t>
      </w:r>
      <w:r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 and evolution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730C54">
        <w:rPr>
          <w:rFonts w:ascii="Spectral" w:hAnsi="Spectral"/>
          <w:color w:val="000000"/>
          <w:sz w:val="22"/>
          <w:szCs w:val="22"/>
          <w:lang w:val="en-GB"/>
        </w:rPr>
        <w:t xml:space="preserve">Emotion regulation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Epistemic cognition;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Judgment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Forecasting; </w:t>
      </w:r>
      <w:r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Political Psychology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Psychometrics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Reasoning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Social Cognition; Wisdom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.</w:t>
      </w:r>
    </w:p>
    <w:p w14:paraId="7F61805F" w14:textId="77777777" w:rsidR="000E58CB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7218EDF1" w14:textId="796692D1" w:rsidR="00EB35FD" w:rsidRPr="00320DA5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320DA5">
        <w:rPr>
          <w:rFonts w:ascii="NeueHaasGroteskDisp Pro Md" w:hAnsi="NeueHaasGroteskDisp Pro Md"/>
          <w:bCs/>
          <w:lang w:val="en-US"/>
        </w:rPr>
        <w:t>Academic</w:t>
      </w:r>
      <w:r w:rsidR="003059C8" w:rsidRPr="00320DA5">
        <w:rPr>
          <w:rFonts w:ascii="NeueHaasGroteskDisp Pro Md" w:hAnsi="NeueHaasGroteskDisp Pro Md"/>
          <w:bCs/>
          <w:lang w:val="en-US"/>
        </w:rPr>
        <w:t xml:space="preserve">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37C1D711" w14:textId="52ED0FA5" w:rsidR="003059C8" w:rsidRP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</w:pP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H-Index 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3</w:t>
      </w:r>
      <w:r w:rsidR="009563C1">
        <w:rPr>
          <w:rFonts w:ascii="Spectral" w:hAnsi="Spectral"/>
          <w:bCs/>
          <w:color w:val="000000"/>
          <w:sz w:val="22"/>
          <w:szCs w:val="22"/>
          <w:lang w:val="en-US"/>
        </w:rPr>
        <w:t>8</w:t>
      </w: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 Citations </w:t>
      </w:r>
      <w:r w:rsidR="005F109E">
        <w:rPr>
          <w:rFonts w:ascii="Spectral" w:hAnsi="Spectral"/>
          <w:bCs/>
          <w:color w:val="000000"/>
          <w:sz w:val="22"/>
          <w:szCs w:val="22"/>
          <w:lang w:val="en-US"/>
        </w:rPr>
        <w:t>6,</w:t>
      </w:r>
      <w:r w:rsidR="008F491A">
        <w:rPr>
          <w:rFonts w:ascii="Spectral" w:hAnsi="Spectral"/>
          <w:bCs/>
          <w:color w:val="000000"/>
          <w:sz w:val="22"/>
          <w:szCs w:val="22"/>
          <w:lang w:val="en-US"/>
        </w:rPr>
        <w:t>600</w:t>
      </w:r>
    </w:p>
    <w:p w14:paraId="3027D8CB" w14:textId="77777777" w:rsid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</w:p>
    <w:p w14:paraId="6AD80B9A" w14:textId="4299DD78" w:rsidR="00EA6518" w:rsidRPr="00862655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bookmarkStart w:id="0" w:name="_Hlk47042914"/>
      <w:bookmarkStart w:id="1" w:name="_Hlk47042922"/>
      <w:r w:rsidRPr="00862655">
        <w:rPr>
          <w:rFonts w:ascii="NeueHaasGroteskDisp Pro Md" w:hAnsi="NeueHaasGroteskDisp Pro Md"/>
          <w:bCs/>
          <w:lang w:val="en-US"/>
        </w:rPr>
        <w:t xml:space="preserve">Awards and </w:t>
      </w:r>
      <w:r w:rsidR="003059C8" w:rsidRPr="00862655">
        <w:rPr>
          <w:rFonts w:ascii="NeueHaasGroteskDisp Pro Md" w:hAnsi="NeueHaasGroteskDisp Pro Md"/>
          <w:bCs/>
          <w:lang w:val="en-US"/>
        </w:rPr>
        <w:t xml:space="preserve">Honors 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6B57A3" w:rsidRPr="001A4386" w14:paraId="52894EF4" w14:textId="77777777" w:rsidTr="006B6BC9">
        <w:tc>
          <w:tcPr>
            <w:tcW w:w="1548" w:type="dxa"/>
          </w:tcPr>
          <w:p w14:paraId="4474A0D3" w14:textId="77777777" w:rsidR="00862655" w:rsidRDefault="00862655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7654A636" w14:textId="4034CBA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5007D194" w14:textId="77777777" w:rsidR="00862655" w:rsidRDefault="00862655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  <w:p w14:paraId="28795A48" w14:textId="494AA77A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3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</w:t>
              </w:r>
            </w:hyperlink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622" w:type="dxa"/>
          </w:tcPr>
          <w:p w14:paraId="43C486F3" w14:textId="6A8FA6E2" w:rsidR="002563C0" w:rsidRPr="003059C8" w:rsidRDefault="003C1154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3215306" w14:textId="37229C7B" w:rsidR="00AB4B72" w:rsidRPr="003059C8" w:rsidRDefault="00AB4B72" w:rsidP="00320DA5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Joseph B. Gittler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American Psychological Foundation</w:t>
            </w:r>
            <w:bookmarkEnd w:id="4"/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E4E33F0" w14:textId="2F769125" w:rsidR="00436C9F" w:rsidRPr="00320DA5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</w:t>
            </w:r>
            <w:r w:rsidR="00320DA5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ociety for Personality and Social Psychology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143F5D98" w14:textId="2DA1B3AC" w:rsidR="00F47126" w:rsidRPr="003059C8" w:rsidRDefault="009757C4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hyperlink r:id="rId14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  <w:r w:rsid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="00320DA5">
              <w:rPr>
                <w:color w:val="000000"/>
              </w:rPr>
              <w:t xml:space="preserve"> </w:t>
            </w:r>
            <w:r w:rsidR="007C236A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372AF76F" w14:textId="6EEABA20" w:rsidR="00C80AAF" w:rsidRPr="003059C8" w:rsidRDefault="00320DA5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utstanding Alumni Award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>
              <w:t xml:space="preserve"> </w:t>
            </w:r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International Max Plank Research School on the Life Course 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327BAF9" w14:textId="40EE56AE" w:rsidR="00BC44F6" w:rsidRPr="003059C8" w:rsidRDefault="00862655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 Award, Association for Psychological Science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3059C8" w:rsidRDefault="008D209C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Application of Science Award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”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862655">
              <w:rPr>
                <w:color w:val="000000"/>
              </w:rPr>
              <w:t>N</w:t>
            </w:r>
            <w:r w:rsidR="00862655">
              <w:rPr>
                <w:color w:val="000000"/>
                <w:lang w:val="en-US"/>
              </w:rPr>
              <w:t>e</w:t>
            </w:r>
            <w:r w:rsidR="00862655">
              <w:rPr>
                <w:color w:val="000000"/>
              </w:rPr>
              <w:t>uroLeadership Institute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B8D372D" w14:textId="147E857A" w:rsidR="00E67077" w:rsidRPr="00862655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Klineberg Intercultural and International Relations Award, The </w:t>
            </w:r>
            <w:bookmarkStart w:id="5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5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Div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3904CA8" w14:textId="4BE7E0BE" w:rsidR="004558A6" w:rsidRPr="00862655" w:rsidRDefault="004558A6" w:rsidP="00280FEB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618A358D" w14:textId="19A5BACF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66E3C675" w14:textId="05FC4C41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2C6DEDD2" w14:textId="3B05FDCE" w:rsidR="00280FEB" w:rsidRPr="003059C8" w:rsidRDefault="00280FE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429B943E" w14:textId="6FE69768" w:rsidR="00280FEB" w:rsidRPr="003059C8" w:rsidRDefault="00033D44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74ECFBE7" w14:textId="6E9EF05B" w:rsidR="00EE6C93" w:rsidRDefault="00862655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sz w:val="24"/>
          <w:szCs w:val="24"/>
        </w:rPr>
      </w:pPr>
      <w:r w:rsidRPr="00862655">
        <w:rPr>
          <w:rFonts w:ascii="NeueHaasGroteskDisp Pro Md" w:hAnsi="NeueHaasGroteskDisp Pro Md" w:cs="Times New Roman"/>
          <w:bCs/>
          <w:sz w:val="24"/>
          <w:szCs w:val="24"/>
        </w:rPr>
        <w:t>Research Funding</w:t>
      </w:r>
    </w:p>
    <w:p w14:paraId="762D20D3" w14:textId="5CE4B28E" w:rsidR="00EE6C93" w:rsidRDefault="00EE6C93">
      <w:pPr>
        <w:rPr>
          <w:rFonts w:asciiTheme="minorHAnsi" w:hAnsiTheme="minorHAnsi"/>
          <w:bCs/>
        </w:rPr>
      </w:pPr>
    </w:p>
    <w:p w14:paraId="4CA2CC40" w14:textId="58CDB829" w:rsidR="00EE6C93" w:rsidRDefault="00EE6C93">
      <w:pPr>
        <w:rPr>
          <w:rFonts w:ascii="NeueHaasGroteskDisp Pro Md" w:hAnsi="NeueHaasGroteskDisp Pro Md"/>
          <w:bCs/>
          <w:i/>
          <w:iCs/>
          <w:lang w:val="en-US"/>
        </w:rPr>
      </w:pPr>
      <w:r w:rsidRPr="00EE6C93">
        <w:rPr>
          <w:rFonts w:ascii="NeueHaasGroteskDisp Pro Md" w:hAnsi="NeueHaasGroteskDisp Pro Md"/>
          <w:bCs/>
          <w:i/>
          <w:iCs/>
          <w:lang w:val="en-US"/>
        </w:rPr>
        <w:t>Current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B57A3" w14:paraId="654CC87A" w14:textId="77777777" w:rsidTr="008C3B05">
        <w:tc>
          <w:tcPr>
            <w:tcW w:w="1458" w:type="dxa"/>
          </w:tcPr>
          <w:p w14:paraId="7B062E5C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B57A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John Templeton Foundation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Tes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wer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recas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urnament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st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j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dgm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ccuracy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tellectu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ility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en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ndedness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bates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v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a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rogress</w:t>
            </w:r>
            <w:r w:rsidRPr="00B96760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Co-PI with Philip Tetlock; US</w:t>
            </w:r>
            <w:r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)</w:t>
            </w:r>
          </w:p>
        </w:tc>
      </w:tr>
      <w:tr w:rsidR="00EE6C93" w:rsidRPr="003059C8" w14:paraId="6B702331" w14:textId="77777777" w:rsidTr="008C3B05">
        <w:tc>
          <w:tcPr>
            <w:tcW w:w="1458" w:type="dxa"/>
          </w:tcPr>
          <w:p w14:paraId="4DB3DB05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7E61B79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27DB406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Fol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u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derstanding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q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antum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hysics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PI; CAD$46,328)</w:t>
            </w:r>
          </w:p>
        </w:tc>
      </w:tr>
      <w:tr w:rsidR="00EE6C93" w:rsidRPr="003059C8" w14:paraId="36603268" w14:textId="77777777" w:rsidTr="008C3B05">
        <w:tc>
          <w:tcPr>
            <w:tcW w:w="1458" w:type="dxa"/>
          </w:tcPr>
          <w:p w14:paraId="480306E9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372CF91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6</w:t>
            </w:r>
          </w:p>
        </w:tc>
        <w:tc>
          <w:tcPr>
            <w:tcW w:w="8712" w:type="dxa"/>
          </w:tcPr>
          <w:p w14:paraId="535C4556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5DCE29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killed migrant decision-making under uncertainty (DEMA)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8A19ED">
              <w:rPr>
                <w:rFonts w:ascii="Spectral" w:hAnsi="Spectral" w:cs="Times New Roman"/>
                <w:color w:val="000000"/>
              </w:rPr>
              <w:t>Anna Triandafyllidou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Pr="003059C8">
              <w:rPr>
                <w:rFonts w:ascii="Spectral" w:hAnsi="Spectral" w:cs="Times New Roman"/>
                <w:color w:val="000000"/>
              </w:rPr>
              <w:t>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 </w:t>
            </w:r>
          </w:p>
          <w:p w14:paraId="55EE69D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EE6C93" w:rsidRPr="003059C8" w14:paraId="26D7C6D0" w14:textId="77777777" w:rsidTr="008C3B05">
        <w:tc>
          <w:tcPr>
            <w:tcW w:w="1458" w:type="dxa"/>
          </w:tcPr>
          <w:p w14:paraId="237A8192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ost-Pandemic Kaleidoscope: Documenting Social Scientists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’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on how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e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5,000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03F0422" w14:textId="77777777" w:rsidTr="008C3B05">
        <w:tc>
          <w:tcPr>
            <w:tcW w:w="1458" w:type="dxa"/>
          </w:tcPr>
          <w:p w14:paraId="3EF2E29E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6ECA510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E33473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Connection Grant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Behavioral and Social Scientists'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 w:rsidRPr="003059C8">
              <w:rPr>
                <w:rFonts w:ascii="Spectral" w:hAnsi="Spectral" w:cs="Times New Roman"/>
                <w:color w:val="000000"/>
              </w:rPr>
              <w:t>,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926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33F42D9" w14:textId="77777777" w:rsidTr="008C3B05">
        <w:tc>
          <w:tcPr>
            <w:tcW w:w="1458" w:type="dxa"/>
          </w:tcPr>
          <w:p w14:paraId="4C8E646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DAE3A94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C06FDB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to know the difference: Unpacking knowledge of strategy-situation fit and its relationship to context-sensitive meta-cognition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239,703)</w:t>
            </w:r>
          </w:p>
        </w:tc>
      </w:tr>
      <w:tr w:rsidR="001233E7" w:rsidRPr="003059C8" w14:paraId="0523BF1C" w14:textId="77777777" w:rsidTr="008C3B05">
        <w:tc>
          <w:tcPr>
            <w:tcW w:w="1458" w:type="dxa"/>
          </w:tcPr>
          <w:p w14:paraId="6295EA29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62ACA0C3" w14:textId="2C451E68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A03BD3" w14:textId="56BCB92F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Global Innovations in Character Developmen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easuring and developing the character strengths of wisdom in low-security contexts: Testing new approaches in Sri Lanka and the Philippine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>Co-PI with Santushi Amarasuriya, Eranda Jayawickreme; US</w:t>
            </w:r>
            <w:r w:rsidRPr="003059C8">
              <w:rPr>
                <w:rFonts w:ascii="Spectral" w:hAnsi="Spectral" w:cs="Times New Roman"/>
                <w:color w:val="000000"/>
              </w:rPr>
              <w:t>$2</w:t>
            </w:r>
            <w:r>
              <w:rPr>
                <w:rFonts w:ascii="Spectral" w:hAnsi="Spectral" w:cs="Times New Roman"/>
                <w:color w:val="000000"/>
              </w:rPr>
              <w:t>31</w:t>
            </w:r>
            <w:r w:rsidRPr="003059C8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679</w:t>
            </w:r>
            <w:r w:rsidRPr="003059C8"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1233E7" w:rsidRPr="003059C8" w14:paraId="1FDC7108" w14:textId="77777777" w:rsidTr="008C3B05">
        <w:tc>
          <w:tcPr>
            <w:tcW w:w="1458" w:type="dxa"/>
          </w:tcPr>
          <w:p w14:paraId="3CDB48E0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7245CF52" w14:textId="05AC44E2" w:rsidR="001233E7" w:rsidRPr="003059C8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728B609" w14:textId="043151B4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Ontario Ministry of Research, Innovation and Science &amp; </w:t>
            </w:r>
            <w:r>
              <w:rPr>
                <w:rFonts w:ascii="Spectral" w:hAnsi="Spectral" w:cs="Times New Roman"/>
                <w:color w:val="000000"/>
              </w:rPr>
              <w:t xml:space="preserve">the </w:t>
            </w:r>
            <w:r w:rsidRPr="003059C8">
              <w:rPr>
                <w:rFonts w:ascii="Spectral" w:hAnsi="Spectral" w:cs="Times New Roman"/>
                <w:color w:val="000000"/>
              </w:rPr>
              <w:t>University of Waterloo Early Researcher Awar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Harnessing insights from psychology, physiology, and mobile technologies to improve emotion-regulation and mental health of Ontarian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90,000)</w:t>
            </w:r>
          </w:p>
        </w:tc>
      </w:tr>
    </w:tbl>
    <w:p w14:paraId="1CA1D24D" w14:textId="070D8DE5" w:rsidR="00EE6C93" w:rsidRDefault="00EE6C93">
      <w:pPr>
        <w:rPr>
          <w:rFonts w:ascii="NeueHaasGroteskDisp Pro Md" w:eastAsia="SimSun" w:hAnsi="NeueHaasGroteskDisp Pro Md"/>
          <w:bCs/>
          <w:i/>
          <w:iCs/>
          <w:kern w:val="1"/>
          <w:lang w:val="en-US" w:eastAsia="ar-SA"/>
        </w:rPr>
      </w:pPr>
    </w:p>
    <w:p w14:paraId="2B86B4D4" w14:textId="5813A761" w:rsidR="00EE6C93" w:rsidRDefault="00EE6C93" w:rsidP="00EE6C93">
      <w:pPr>
        <w:rPr>
          <w:rFonts w:ascii="NeueHaasGroteskDisp Pro Md" w:hAnsi="NeueHaasGroteskDisp Pro Md"/>
          <w:bCs/>
          <w:i/>
          <w:iCs/>
          <w:lang w:val="en-US"/>
        </w:rPr>
      </w:pPr>
      <w:r>
        <w:rPr>
          <w:rFonts w:ascii="NeueHaasGroteskDisp Pro Md" w:hAnsi="NeueHaasGroteskDisp Pro Md"/>
          <w:bCs/>
          <w:i/>
          <w:iCs/>
          <w:lang w:val="en-US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4435807A" w14:textId="77777777" w:rsidTr="006B6BC9">
        <w:tc>
          <w:tcPr>
            <w:tcW w:w="1458" w:type="dxa"/>
          </w:tcPr>
          <w:p w14:paraId="16858733" w14:textId="4CBE1B4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3059C8" w:rsidRDefault="007B4430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Pathways to Character </w:t>
            </w:r>
            <w:r w:rsidR="001233E7">
              <w:rPr>
                <w:rFonts w:ascii="Spectral" w:hAnsi="Spectral" w:cs="Times New Roman"/>
                <w:color w:val="000000"/>
              </w:rPr>
              <w:t xml:space="preserve">Initiative at the Arizona State University &amp; The Wake Forest University, </w:t>
            </w:r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>Wisdom, self-distance, and adversity: Multimethod prospective evaluation of post-traumatic character growth of open-mindedness, humility and empathy</w:t>
            </w:r>
            <w:r w:rsidR="001233E7"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1233E7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10,000)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2707273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6947F9D" w14:textId="3C47BC1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3E757D60" w14:textId="42675F1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4F8F0512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79757A01" w14:textId="63E7D2CE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72716854" w14:textId="5877CAD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566404BE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38E7622D" w14:textId="5830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BF33876" w14:textId="6537F147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Indo-Canadian Institut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Shastri Research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Conception, components and sources of wisdom: Comparison between India and Canada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1233E7">
              <w:rPr>
                <w:rFonts w:ascii="Spectral" w:hAnsi="Spectral" w:cs="Times New Roman"/>
                <w:color w:val="000000"/>
              </w:rPr>
              <w:t>Naved Iqbal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4A2C251F" w14:textId="78A85D46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0070D16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3059C8" w:rsidRDefault="00FB165E" w:rsidP="00FB165E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hronic Disease Prevention Initiativ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See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Harness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sychologic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nsights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obil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chnologie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tect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tress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late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is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actors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ealth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3519D83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6</w:t>
            </w:r>
          </w:p>
        </w:tc>
        <w:tc>
          <w:tcPr>
            <w:tcW w:w="8712" w:type="dxa"/>
          </w:tcPr>
          <w:p w14:paraId="7FFAF2A9" w14:textId="7C0FE1D5" w:rsidR="003326AB" w:rsidRPr="003059C8" w:rsidRDefault="00FB165E" w:rsidP="003326AB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Catalyst Grant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Curbing ageism: Prejudice mechanisms and anti-ageism intervention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Co-PI with Ian McGregor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294D7393" w14:textId="43144EB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0CC1790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Emerging Scholar Mentorship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Wis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cculturation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ging: Role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hink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yle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e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mo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gulation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tenua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ost-immigra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alth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cline amo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ld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dults</w:t>
            </w:r>
            <w:r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6297D54B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4F723E45" w14:textId="168AB6E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25E297F" w14:textId="199DC5FE" w:rsidR="003326AB" w:rsidRPr="003059C8" w:rsidRDefault="007B4430" w:rsidP="003326AB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cience of Prospection </w:t>
            </w:r>
            <w:r w:rsidR="003326AB">
              <w:rPr>
                <w:rFonts w:ascii="Spectral" w:hAnsi="Spectral" w:cs="Times New Roman"/>
                <w:color w:val="000000"/>
              </w:rPr>
              <w:t xml:space="preserve">Initiative at the University of Pennsylvania,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Adaptive prospection: wisdom, intensity bias, and forecasting accuracy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$145,000)</w:t>
            </w:r>
          </w:p>
          <w:p w14:paraId="4541FE4C" w14:textId="6BAE40DF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23D2646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and perspective in real life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53,243)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66EDF24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0B152896" w14:textId="58704AAF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54821F" w14:textId="428EFC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16B82911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A0154E7" w14:textId="32D7AA9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CEFF67E" w14:textId="3B8B4A8A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niversity of Waterloo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RBC Your Future Gran, </w:t>
            </w:r>
            <w:r>
              <w:rPr>
                <w:rFonts w:ascii="Spectral" w:hAnsi="Spectral" w:cs="Times New Roman"/>
                <w:color w:val="000000"/>
              </w:rPr>
              <w:t xml:space="preserve">(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23CD0F58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1F8139E9" w14:textId="35CD65F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A8EA1C7" w14:textId="320C2C3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63EDF17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3A9C177" w14:textId="1ABD1C2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66C95513" w14:textId="39D78B3B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1674184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1325663" w14:textId="0C6B965D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302F1058" w14:textId="598E7A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250356F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EF8740A" w14:textId="02E1A1A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18298DB" w14:textId="4BFB63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Rackham Graduate School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,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51BABF2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B0008C" w14:textId="3EF4D5CC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191818A3" w14:textId="607D272D" w:rsidR="007B4430" w:rsidRPr="003059C8" w:rsidRDefault="001A7E7A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Center for Russian and Eastern European Studies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Grant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1E909A31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23E11415" w14:textId="50606F09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2F63B7D" w14:textId="00CAEC9A" w:rsidR="007B4430" w:rsidRPr="003059C8" w:rsidRDefault="003326A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1396D91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CDDCB03" w14:textId="6B2C0A5F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CDEBBAF" w14:textId="7083B562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International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</w:t>
            </w:r>
          </w:p>
          <w:p w14:paraId="0CB069E2" w14:textId="24BDB07E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Michigan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Culture and Cognition Program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</w:t>
            </w:r>
          </w:p>
          <w:p w14:paraId="64E1C79E" w14:textId="1C288673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6763675C" w14:textId="4FCACB90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rman National Academic Foundatio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>Research Grant</w:t>
            </w:r>
          </w:p>
          <w:p w14:paraId="6D9DBBDC" w14:textId="59BAB7DA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3326AB" w:rsidRPr="001A4386" w14:paraId="006A2226" w14:textId="77777777" w:rsidTr="006B6BC9">
        <w:tc>
          <w:tcPr>
            <w:tcW w:w="1458" w:type="dxa"/>
          </w:tcPr>
          <w:p w14:paraId="575FC61C" w14:textId="77777777" w:rsidR="003326AB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  <w:tc>
          <w:tcPr>
            <w:tcW w:w="8712" w:type="dxa"/>
          </w:tcPr>
          <w:p w14:paraId="103FF36C" w14:textId="77777777" w:rsidR="003326AB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</w:tr>
    </w:tbl>
    <w:p w14:paraId="212F7D5B" w14:textId="77777777" w:rsidR="00862655" w:rsidRPr="00862655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lastRenderedPageBreak/>
        <w:t>Publications</w:t>
      </w:r>
      <w:r w:rsidR="00BE6039"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 </w:t>
      </w:r>
    </w:p>
    <w:p w14:paraId="5D353BA1" w14:textId="204A846D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bookmarkStart w:id="6" w:name="_ENREF_8"/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 / impact factor in parentheses</w:t>
      </w:r>
    </w:p>
    <w:p w14:paraId="76321F59" w14:textId="22481385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 xml:space="preserve">Google Scholar profile: </w:t>
      </w:r>
      <w:hyperlink r:id="rId15" w:history="1">
        <w:r w:rsidRPr="00A20790">
          <w:rPr>
            <w:rStyle w:val="Hyperlink"/>
            <w:rFonts w:ascii="Spectral" w:hAnsi="Spectral"/>
            <w:bCs/>
            <w:iCs/>
            <w:sz w:val="22"/>
            <w:szCs w:val="22"/>
            <w:lang w:val="en-US"/>
          </w:rPr>
          <w:t>https://scholar.google.com/citations?user=akajO3QAAAAJ</w:t>
        </w:r>
      </w:hyperlink>
    </w:p>
    <w:p w14:paraId="7143A263" w14:textId="77777777" w:rsidR="00A20790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60F1B048" w14:textId="7BE98620" w:rsidR="00B2161B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US"/>
        </w:rPr>
        <w:t>Peer-Reviewed Journal Articles</w:t>
      </w:r>
    </w:p>
    <w:p w14:paraId="41F21389" w14:textId="77777777" w:rsidR="00A20790" w:rsidRPr="00C352A4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780BCC7D" w14:textId="06FA65BB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7" w:name="_Hlk58345161"/>
      <w:bookmarkStart w:id="8" w:name="_Hlk61029720"/>
      <w:bookmarkStart w:id="9" w:name="_Hlk46853086"/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85B6B">
        <w:rPr>
          <w:rFonts w:ascii="Spectral" w:hAnsi="Spectral"/>
          <w:sz w:val="22"/>
          <w:szCs w:val="22"/>
          <w:lang w:val="en-US"/>
        </w:rPr>
        <w:t>in press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0A77924" w14:textId="77777777" w:rsidR="00A20790" w:rsidRDefault="00A2079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3C9BBE51" w14:textId="447576FF" w:rsidR="0041241A" w:rsidRDefault="0041241A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0" w:name="_Hlk84407407"/>
      <w:r w:rsidRPr="00805F18">
        <w:rPr>
          <w:rFonts w:ascii="Spectral" w:hAnsi="Spectral"/>
          <w:sz w:val="22"/>
          <w:szCs w:val="22"/>
        </w:rPr>
        <w:t xml:space="preserve">Choi, E., Farb, N. A., </w:t>
      </w:r>
      <w:r w:rsidRPr="00805F18">
        <w:rPr>
          <w:rFonts w:ascii="Spectral" w:hAnsi="Spectral"/>
          <w:sz w:val="22"/>
          <w:szCs w:val="22"/>
          <w:u w:val="single"/>
        </w:rPr>
        <w:t>Pogrebtsova, E</w:t>
      </w:r>
      <w:r w:rsidRPr="00805F18">
        <w:rPr>
          <w:rFonts w:ascii="Spectral" w:hAnsi="Spectral"/>
          <w:sz w:val="22"/>
          <w:szCs w:val="22"/>
        </w:rPr>
        <w:t xml:space="preserve">., Gruman, J., &amp; </w:t>
      </w:r>
      <w:r w:rsidRPr="00805F18">
        <w:rPr>
          <w:rFonts w:ascii="Spectral" w:hAnsi="Spectral"/>
          <w:b/>
          <w:bCs/>
          <w:sz w:val="22"/>
          <w:szCs w:val="22"/>
        </w:rPr>
        <w:t>Grossmann, I.</w:t>
      </w:r>
      <w:r>
        <w:rPr>
          <w:rFonts w:ascii="Spectral" w:hAnsi="Spectral"/>
          <w:b/>
          <w:bCs/>
          <w:sz w:val="22"/>
          <w:szCs w:val="22"/>
          <w:lang w:val="en-US"/>
        </w:rPr>
        <w:t>*</w:t>
      </w:r>
      <w:r w:rsidRPr="00805F18">
        <w:rPr>
          <w:rFonts w:ascii="Spectral" w:hAnsi="Spectral"/>
          <w:b/>
          <w:bCs/>
          <w:sz w:val="22"/>
          <w:szCs w:val="22"/>
        </w:rPr>
        <w:t xml:space="preserve"> </w:t>
      </w:r>
      <w:r w:rsidRPr="00805F18">
        <w:rPr>
          <w:rFonts w:ascii="Spectral" w:hAnsi="Spectral"/>
          <w:sz w:val="22"/>
          <w:szCs w:val="22"/>
        </w:rPr>
        <w:t>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805F18">
        <w:rPr>
          <w:rFonts w:ascii="Spectral" w:hAnsi="Spectral"/>
          <w:sz w:val="22"/>
          <w:szCs w:val="22"/>
        </w:rPr>
        <w:t>). What do people mean when they talk about mindfulness?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 xml:space="preserve">Clinical Psychology Review, </w:t>
      </w:r>
      <w:r w:rsidRPr="0041241A">
        <w:rPr>
          <w:rFonts w:ascii="Spectral" w:hAnsi="Spectral"/>
          <w:i/>
          <w:sz w:val="22"/>
          <w:szCs w:val="22"/>
          <w:lang w:val="en-CA"/>
        </w:rPr>
        <w:t>89</w:t>
      </w:r>
      <w:r>
        <w:rPr>
          <w:rFonts w:ascii="Spectral" w:hAnsi="Spectral"/>
          <w:i/>
          <w:sz w:val="22"/>
          <w:szCs w:val="22"/>
          <w:lang w:val="en-CA"/>
        </w:rPr>
        <w:t>.</w:t>
      </w:r>
      <w:r>
        <w:rPr>
          <w:rFonts w:ascii="Spectral" w:hAnsi="Spectral"/>
          <w:iCs/>
          <w:sz w:val="22"/>
          <w:szCs w:val="22"/>
          <w:lang w:val="en-CA"/>
        </w:rPr>
        <w:t xml:space="preserve"> </w:t>
      </w:r>
      <w:bookmarkEnd w:id="10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2.79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CA"/>
        </w:rPr>
        <w:t>*corresponding author</w:t>
      </w:r>
    </w:p>
    <w:p w14:paraId="6763AF4D" w14:textId="77777777" w:rsidR="0041241A" w:rsidRDefault="0041241A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463EFF35" w14:textId="2B514227" w:rsidR="00805F18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A9119EC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6C0DBFC" w14:textId="72A2CCA0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>. doi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191DD37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85814A1" w14:textId="5B9C600E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1" w:name="_Hlk8440642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7"/>
      <w:bookmarkEnd w:id="11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2A9040ED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2" w:name="_Hlk46853180"/>
      <w:bookmarkEnd w:id="8"/>
    </w:p>
    <w:p w14:paraId="1D936D01" w14:textId="30A7A5CC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2"/>
    <w:p w14:paraId="3A601AF2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A8A549C" w14:textId="31F235FF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L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AF1141" w:rsidRPr="00AF1141">
        <w:rPr>
          <w:rFonts w:ascii="Spectral" w:hAnsi="Spectral"/>
          <w:sz w:val="22"/>
          <w:szCs w:val="22"/>
          <w:lang w:val="en-CA"/>
        </w:rPr>
        <w:t xml:space="preserve">https://doi.org/10.1037/amp0000903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716C3985" w14:textId="77777777" w:rsidR="00F943FF" w:rsidRDefault="00F943FF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6D167E89" w14:textId="13F67827" w:rsidR="00D42789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Jayawickreme, E., Infurna, F. J., Alajak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). 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33B3B8F" w14:textId="77777777" w:rsidR="00A20790" w:rsidRDefault="00A20790" w:rsidP="0013260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30911D9" w14:textId="6629035D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sz w:val="22"/>
          <w:szCs w:val="22"/>
          <w:lang w:val="en-CA"/>
        </w:rPr>
        <w:t>933-946</w:t>
      </w:r>
      <w:r w:rsidR="00B914C3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0DFE6F34" w14:textId="77777777" w:rsidR="00F943FF" w:rsidRPr="001335FC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1335FC">
        <w:rPr>
          <w:rFonts w:ascii="Spectral" w:hAnsi="Spectral"/>
          <w:sz w:val="22"/>
          <w:szCs w:val="22"/>
          <w:lang w:val="en-US"/>
        </w:rPr>
        <w:lastRenderedPageBreak/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 at the forthcoming Human Behavior and Evolution Society Conference, 2021</w:t>
      </w:r>
    </w:p>
    <w:p w14:paraId="74FCC84D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9074FB2" w14:textId="7B179850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267E31F4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76457B7" w14:textId="2268B897" w:rsidR="00805F18" w:rsidRPr="00B26389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Turpin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, </w:t>
      </w:r>
      <w:r>
        <w:rPr>
          <w:rFonts w:ascii="Spectral" w:hAnsi="Spectral"/>
          <w:sz w:val="22"/>
          <w:szCs w:val="22"/>
          <w:u w:val="single"/>
          <w:lang w:val="en-US"/>
        </w:rPr>
        <w:t>M. H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F15E6F">
        <w:rPr>
          <w:rFonts w:ascii="Spectral" w:hAnsi="Spectral"/>
          <w:sz w:val="22"/>
          <w:szCs w:val="22"/>
          <w:u w:val="single"/>
          <w:lang w:val="en-US"/>
        </w:rPr>
        <w:t>Walker, A. C.</w:t>
      </w:r>
      <w:r>
        <w:rPr>
          <w:rFonts w:ascii="Spectral" w:hAnsi="Spectral"/>
          <w:sz w:val="22"/>
          <w:szCs w:val="22"/>
          <w:lang w:val="en-US"/>
        </w:rPr>
        <w:t xml:space="preserve">, Fugelsang, J. A., Sorokowski, P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&amp; </w:t>
      </w:r>
      <w:r w:rsidRPr="00C227F9">
        <w:rPr>
          <w:rFonts w:ascii="Spectral" w:hAnsi="Spectral"/>
          <w:sz w:val="22"/>
          <w:szCs w:val="22"/>
          <w:lang w:val="en-US"/>
        </w:rPr>
        <w:t>Bialek, M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15E6F">
        <w:rPr>
          <w:rFonts w:ascii="Spectral" w:hAnsi="Spectral"/>
          <w:sz w:val="22"/>
          <w:szCs w:val="22"/>
          <w:lang w:val="en-CA"/>
        </w:rPr>
        <w:t xml:space="preserve">The </w:t>
      </w:r>
      <w:r>
        <w:rPr>
          <w:rFonts w:ascii="Spectral" w:hAnsi="Spectral"/>
          <w:sz w:val="22"/>
          <w:szCs w:val="22"/>
          <w:lang w:val="en-CA"/>
        </w:rPr>
        <w:t>s</w:t>
      </w:r>
      <w:r w:rsidRPr="00F15E6F">
        <w:rPr>
          <w:rFonts w:ascii="Spectral" w:hAnsi="Spectral"/>
          <w:sz w:val="22"/>
          <w:szCs w:val="22"/>
          <w:lang w:val="en-CA"/>
        </w:rPr>
        <w:t xml:space="preserve">earch for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redictable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 xml:space="preserve">oral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artners: Predictability and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>oral (</w:t>
      </w:r>
      <w:r>
        <w:rPr>
          <w:rFonts w:ascii="Spectral" w:hAnsi="Spectral"/>
          <w:sz w:val="22"/>
          <w:szCs w:val="22"/>
          <w:lang w:val="en-CA"/>
        </w:rPr>
        <w:t>c</w:t>
      </w:r>
      <w:r w:rsidRPr="00F15E6F">
        <w:rPr>
          <w:rFonts w:ascii="Spectral" w:hAnsi="Spectral"/>
          <w:sz w:val="22"/>
          <w:szCs w:val="22"/>
          <w:lang w:val="en-CA"/>
        </w:rPr>
        <w:t xml:space="preserve">haracter)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>re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J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ournal of </w:t>
      </w:r>
      <w:r>
        <w:rPr>
          <w:rFonts w:ascii="Spectral" w:hAnsi="Spectral"/>
          <w:i/>
          <w:sz w:val="22"/>
          <w:szCs w:val="22"/>
          <w:lang w:val="en-CA"/>
        </w:rPr>
        <w:t xml:space="preserve">Experimental Social </w:t>
      </w:r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r>
        <w:rPr>
          <w:rFonts w:ascii="Spectral" w:hAnsi="Spectral"/>
          <w:i/>
          <w:sz w:val="22"/>
          <w:szCs w:val="22"/>
          <w:lang w:val="en-CA"/>
        </w:rPr>
        <w:t>, 97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sz w:val="22"/>
          <w:szCs w:val="22"/>
          <w:lang w:val="en-CA"/>
        </w:rPr>
        <w:t>(</w:t>
      </w:r>
      <w:r>
        <w:rPr>
          <w:rFonts w:ascii="Spectral" w:hAnsi="Spectral"/>
          <w:b/>
          <w:bCs/>
          <w:sz w:val="22"/>
          <w:szCs w:val="22"/>
          <w:lang w:val="en-CA"/>
        </w:rPr>
        <w:t>3.60</w:t>
      </w:r>
      <w:r>
        <w:rPr>
          <w:rFonts w:ascii="Spectral" w:hAnsi="Spectral"/>
          <w:sz w:val="22"/>
          <w:szCs w:val="22"/>
          <w:lang w:val="en-CA"/>
        </w:rPr>
        <w:t>)</w:t>
      </w:r>
    </w:p>
    <w:p w14:paraId="40AC226A" w14:textId="77777777" w:rsidR="00A20790" w:rsidRDefault="00A20790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47EA0E43" w14:textId="524F20DA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6F6BCBC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3B9B77A2" w14:textId="1EE17A55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sz w:val="22"/>
          <w:szCs w:val="22"/>
          <w:lang w:val="en-CA"/>
        </w:rPr>
        <w:t>833-837</w:t>
      </w:r>
      <w:r w:rsidR="007879B9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879B9" w:rsidRPr="007879B9">
        <w:rPr>
          <w:rFonts w:ascii="Spectral" w:hAnsi="Spectral"/>
          <w:sz w:val="22"/>
          <w:szCs w:val="22"/>
          <w:lang w:val="en-CA"/>
        </w:rPr>
        <w:t xml:space="preserve">https://doi.org/10.1037/amp0000898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7A1D2919" w14:textId="7D438265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SJR 1.61)</w:t>
      </w:r>
    </w:p>
    <w:p w14:paraId="4567B835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13" w:name="_Hlk58345086"/>
    </w:p>
    <w:p w14:paraId="43A796AC" w14:textId="157505A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bookmarkStart w:id="14" w:name="_Hlk84406498"/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bookmarkEnd w:id="14"/>
      <w:r w:rsidRPr="003059C8">
        <w:rPr>
          <w:rFonts w:ascii="Spectral" w:hAnsi="Spectral"/>
          <w:sz w:val="22"/>
          <w:szCs w:val="22"/>
          <w:lang w:val="en-CA"/>
        </w:rPr>
        <w:t>doi: 10.1126/sciadv.aaz0289</w:t>
      </w:r>
      <w:bookmarkEnd w:id="13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ED71A9C" w14:textId="77777777" w:rsidR="00A20790" w:rsidRDefault="00A20790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</w:rPr>
      </w:pPr>
    </w:p>
    <w:p w14:paraId="52725742" w14:textId="3712947C" w:rsidR="00FF1C85" w:rsidRPr="003059C8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bookmarkStart w:id="15" w:name="_Hlk84407092"/>
      <w:r w:rsidRPr="003059C8">
        <w:rPr>
          <w:rStyle w:val="NoneA"/>
          <w:rFonts w:ascii="Spectral" w:hAnsi="Spectral"/>
          <w:b/>
          <w:sz w:val="22"/>
          <w:szCs w:val="22"/>
        </w:rPr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wisdom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polarized world: Knowns and unknowns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bookmarkEnd w:id="15"/>
      <w:r w:rsidR="00626346" w:rsidRPr="003059C8">
        <w:rPr>
          <w:rFonts w:ascii="Spectral" w:hAnsi="Spectral"/>
          <w:sz w:val="22"/>
          <w:szCs w:val="22"/>
        </w:rPr>
        <w:t>​​​​​​​doi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target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604D98F9" w14:textId="77777777" w:rsidR="00A20790" w:rsidRDefault="00A20790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de-DE"/>
        </w:rPr>
      </w:pPr>
    </w:p>
    <w:p w14:paraId="0C5CB8F4" w14:textId="2613CA88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A common model is essential for a cumulative science of wisdom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r w:rsidR="00626346" w:rsidRPr="003059C8">
        <w:rPr>
          <w:rFonts w:ascii="Spectral" w:hAnsi="Spectral"/>
          <w:sz w:val="22"/>
          <w:szCs w:val="22"/>
        </w:rPr>
        <w:t>doi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commentaries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3F2FF292" w14:textId="77777777" w:rsidR="00A20790" w:rsidRDefault="00A20790" w:rsidP="00D42789">
      <w:pPr>
        <w:ind w:left="720" w:hanging="720"/>
        <w:rPr>
          <w:rFonts w:ascii="Spectral" w:hAnsi="Spectral"/>
          <w:noProof/>
          <w:sz w:val="22"/>
          <w:szCs w:val="22"/>
        </w:rPr>
      </w:pPr>
    </w:p>
    <w:p w14:paraId="7E70AFF8" w14:textId="1BF272EF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</w:t>
      </w:r>
      <w:r w:rsidRPr="00D42789">
        <w:rPr>
          <w:rFonts w:ascii="Spectral" w:hAnsi="Spectral"/>
          <w:noProof/>
          <w:sz w:val="22"/>
          <w:szCs w:val="22"/>
        </w:rPr>
        <w:lastRenderedPageBreak/>
        <w:t xml:space="preserve">Ramakrishna, S., Alavi, A., Nouwen, J. L., Dorigo, T., Schreiber, M., … Rezaei, N. (2020). 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BD04321" w14:textId="77777777" w:rsidR="00A20790" w:rsidRDefault="00A20790" w:rsidP="00D42789">
      <w:pPr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E65C6C0" w14:textId="537FE064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AF762CB" w14:textId="77777777" w:rsidR="00A20790" w:rsidRDefault="00A20790" w:rsidP="00D42789">
      <w:pPr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761A1329" w14:textId="2FAC2AEC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6E8E9D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6" w:name="_Hlk61029707"/>
      <w:bookmarkEnd w:id="9"/>
    </w:p>
    <w:p w14:paraId="76A2AE03" w14:textId="2B0EB6FC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doi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4CB53EF6" w14:textId="77777777" w:rsidR="00A20790" w:rsidRDefault="00A20790" w:rsidP="00A774F7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</w:p>
    <w:p w14:paraId="3C1613C8" w14:textId="702B6B03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3797A01" w14:textId="0F3B1652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7E8CF459" w14:textId="77777777" w:rsidR="00A20790" w:rsidRDefault="00A20790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  <w:bookmarkStart w:id="17" w:name="_Hlk46853115"/>
    </w:p>
    <w:p w14:paraId="3FBBDCA9" w14:textId="25CE8339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07/s40167-018-0073-3</w:t>
      </w:r>
    </w:p>
    <w:bookmarkEnd w:id="16"/>
    <w:bookmarkEnd w:id="17"/>
    <w:p w14:paraId="5748B47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06DB31E2" w14:textId="008707F3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Staffel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007/s10790-019-09711-7.</w:t>
      </w:r>
    </w:p>
    <w:p w14:paraId="625F1BD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5CCC540C" w14:textId="1B3F319D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0CFCBD9" w14:textId="03E31BA7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lastRenderedPageBreak/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partially-informed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>, 50, 49-55. doi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2144421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1B29CAFE" w14:textId="75BAFB36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wealth→life history→innovation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 doi: 10.1017/S0140525X19000086</w:t>
      </w:r>
    </w:p>
    <w:p w14:paraId="2A1322A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68A465" w14:textId="52A8A01C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18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18"/>
      <w:r w:rsidRPr="003059C8">
        <w:rPr>
          <w:rFonts w:ascii="Spectral" w:hAnsi="Spectral"/>
          <w:iCs/>
          <w:sz w:val="22"/>
          <w:szCs w:val="22"/>
          <w:lang w:val="en-US"/>
        </w:rPr>
        <w:t xml:space="preserve">doi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133B9DE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</w:pPr>
    </w:p>
    <w:p w14:paraId="6D35392F" w14:textId="3B24F0EE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45CD0" w:rsidRPr="003059C8">
        <w:rPr>
          <w:rFonts w:ascii="Spectral" w:hAnsi="Spectral"/>
          <w:sz w:val="22"/>
          <w:szCs w:val="22"/>
          <w:lang w:val="en-CA"/>
        </w:rPr>
        <w:t>doi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3E07490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</w:p>
    <w:p w14:paraId="7EAA39C3" w14:textId="7125464F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3E7B0F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0E4C80F6" w14:textId="38893CA1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. doi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C8365F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3EF309F" w14:textId="6A7D1B0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doi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04C941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63CEF090" w14:textId="37EC7174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223BA6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0AB6F29" w14:textId="37D3C46F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2A63A516" w14:textId="4F2BF964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). Social class and wise reasoning about interpersonal conflicts across regions, persons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doi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3BADD4B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McPhetres, 2019)</w:t>
      </w:r>
    </w:p>
    <w:p w14:paraId="569CAA64" w14:textId="6CA0F401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featured in Science magazine</w:t>
      </w:r>
    </w:p>
    <w:p w14:paraId="71ED8AD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</w:p>
    <w:p w14:paraId="1222CE66" w14:textId="3FB3DB36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F22A79" w:rsidRPr="003059C8">
        <w:rPr>
          <w:rFonts w:ascii="Spectral" w:hAnsi="Spectral"/>
          <w:sz w:val="22"/>
          <w:szCs w:val="22"/>
          <w:lang w:val="en-CA"/>
        </w:rPr>
        <w:t>doi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1AB489E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FC9BA36" w14:textId="40F56833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7AA49B65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702A9E" w14:textId="430D91F1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19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19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0EC05372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3 years</w:t>
      </w:r>
      <w:r w:rsidR="00DE6B8A">
        <w:rPr>
          <w:rFonts w:ascii="Spectral" w:hAnsi="Spectral"/>
          <w:sz w:val="22"/>
          <w:szCs w:val="22"/>
          <w:lang w:val="en-US"/>
        </w:rPr>
        <w:t xml:space="preserve"> since release of publication</w:t>
      </w:r>
    </w:p>
    <w:p w14:paraId="1811D0A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de-DE" w:eastAsia="en-US"/>
        </w:rPr>
      </w:pPr>
    </w:p>
    <w:p w14:paraId="21820F6A" w14:textId="17EA718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8A9FD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6D3216" w14:textId="122496F6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381C1D">
        <w:rPr>
          <w:rFonts w:ascii="Spectral" w:hAnsi="Spectral"/>
          <w:b/>
          <w:sz w:val="22"/>
          <w:szCs w:val="22"/>
          <w:lang w:val="en-CA"/>
        </w:rPr>
        <w:t>4.4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F6D21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11AE26D" w14:textId="0722D94B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Kimel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&amp; Kitayama, S. (2017). Corrigendum to “When gift-giving produces dissonance: Effects of subliminal afﬁliation priming on choices for one's self versus close 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>. doi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4AF8A01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5850F5" w14:textId="3DE6668A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2A3F99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4A41A5F" w14:textId="2B923662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1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C0F80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29A8B76" w14:textId="1D9BC41C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3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642527D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ECE2BF1" w14:textId="29CCF0E5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20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20"/>
      <w:r w:rsidRPr="003059C8">
        <w:rPr>
          <w:rFonts w:ascii="Spectral" w:hAnsi="Spectral"/>
          <w:sz w:val="22"/>
          <w:szCs w:val="22"/>
          <w:lang w:val="en-US"/>
        </w:rPr>
        <w:t xml:space="preserve">. doi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64BFC69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508D714" w14:textId="29636253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21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21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5080F02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3F822251" w14:textId="2C338BA4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are linked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E2EDA6B" w14:textId="77777777" w:rsidR="00A20790" w:rsidRDefault="00A20790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88C1FA2" w14:textId="7D8A5013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22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22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F014F60" w14:textId="77777777" w:rsidR="00A20790" w:rsidRDefault="00A20790" w:rsidP="00485BDF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9EA32B9" w14:textId="267E1BE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r w:rsidR="00C56129" w:rsidRPr="003059C8">
        <w:rPr>
          <w:rFonts w:ascii="Spectral" w:hAnsi="Spectral"/>
          <w:sz w:val="22"/>
          <w:szCs w:val="22"/>
          <w:lang w:val="en-CA"/>
        </w:rPr>
        <w:t>doi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12394FED" w14:textId="77777777" w:rsidR="00A20790" w:rsidRDefault="00A20790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BAA83EB" w14:textId="026C5D06" w:rsidR="00FA2A6F" w:rsidRPr="00A20790" w:rsidRDefault="00FA2A6F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>. doi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54DB9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0C8A1D46" w14:textId="3BBBF90A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Sahdra, B. &amp; Ciarocci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facilitates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doi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463E1C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4655655" w14:textId="01C38E7E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 xml:space="preserve">doi:10.1093/eurheartj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757CE15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A6509C" w14:textId="57C6822D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>(8), 893-902. doi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62927B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72B5A9D" w14:textId="52DCF2FC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relationships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5CB728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634B8845" w14:textId="3D9A1F7F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Dmitrieva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Tamir, M., Uchida, Y., Koopmann-Holm, B., Uhrig, M., Floerke, V., Bokhan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doi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22D1FA5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23" w:name="_Hlk58346129"/>
    </w:p>
    <w:p w14:paraId="52597DF6" w14:textId="7996A201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3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 xml:space="preserve">doi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377CB6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lang w:val="en"/>
        </w:rPr>
      </w:pPr>
    </w:p>
    <w:p w14:paraId="42EEDC28" w14:textId="6C7DF714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77E9D06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7507495" w14:textId="019CD025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really nice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000D3B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ECC9A5F" w14:textId="5FED5C75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doi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-up for the 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 Award (2015)</w:t>
      </w:r>
    </w:p>
    <w:p w14:paraId="4D503D2D" w14:textId="77777777" w:rsidR="00445969" w:rsidRPr="003059C8" w:rsidRDefault="00445969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6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4E43501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21E1D62F" w14:textId="2AC7CE55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>doi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383EBF1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B0A7535" w14:textId="076491EC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chryer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 xml:space="preserve">ictimized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doi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1B2DA31" w14:textId="7AC794A2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CA"/>
        </w:rPr>
        <w:t xml:space="preserve">doi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751CB9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2D4A9DA" w14:textId="5A366DBC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doi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B5F6B3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EB7AEA6" w14:textId="6A16E516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43867D5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F25B8EF" w14:textId="66A0D7DF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doi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Klineberg Intercultural and International Relations Award </w:t>
      </w:r>
    </w:p>
    <w:p w14:paraId="0D1EB9F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A9C063A" w14:textId="19848CEA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imel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one's self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10.1016/j.jesp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</w:p>
    <w:p w14:paraId="5D64BD0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EB57E02" w14:textId="6ED0DABF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408214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D1A8507" w14:textId="7CB5C309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17CF914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1DC7418F" w14:textId="26F0DDE2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6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7899C893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EF3221" w14:textId="326C1CCE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461585" w:rsidRPr="003059C8">
        <w:rPr>
          <w:rFonts w:ascii="Spectral" w:hAnsi="Spectral"/>
          <w:sz w:val="22"/>
          <w:szCs w:val="22"/>
          <w:lang w:val="en-US"/>
        </w:rPr>
        <w:t>doi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Scien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77777777" w:rsidR="002772BB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 in Social Psychology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1B23F0F8" w14:textId="77777777" w:rsidR="00A20790" w:rsidRDefault="00A20790" w:rsidP="00E85A01">
      <w:pPr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F4F8DD7" w14:textId="3EB0AE85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doi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E85A01">
      <w:pPr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lastRenderedPageBreak/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4F29D58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84CBB81" w14:textId="4CE02CF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4E64D46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A534D5" w14:textId="19018E08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itayama, S., &amp; Nisbett, R.E. (2010).</w:t>
      </w:r>
      <w:r w:rsidR="00735399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5D5B3EF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0CC4BE" w14:textId="0D35A081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Katunar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doi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p w14:paraId="38D08DE0" w14:textId="369A1F25" w:rsidR="00A0489E" w:rsidRDefault="00A0489E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69009BA3" w:rsidR="00C771F0" w:rsidRPr="00C352A4" w:rsidRDefault="00A20790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Book chapters</w:t>
      </w:r>
    </w:p>
    <w:p w14:paraId="52295F2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4" w:name="_Hlk61029790"/>
    </w:p>
    <w:p w14:paraId="1078CE77" w14:textId="3BE2ED70" w:rsidR="007E75D9" w:rsidRP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E75D9">
        <w:rPr>
          <w:rFonts w:ascii="Spectral" w:hAnsi="Spectral"/>
          <w:sz w:val="22"/>
          <w:szCs w:val="22"/>
          <w:lang w:val="en-CA"/>
        </w:rPr>
        <w:t>Wisdom: Situational, Dispositional, or Both?</w:t>
      </w:r>
      <w:r w:rsidRPr="003059C8">
        <w:rPr>
          <w:rFonts w:ascii="Spectral" w:hAnsi="Spectral"/>
          <w:sz w:val="22"/>
          <w:szCs w:val="22"/>
          <w:lang w:val="en-US"/>
        </w:rPr>
        <w:t xml:space="preserve"> In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7E75D9">
        <w:rPr>
          <w:rFonts w:ascii="Spectral" w:hAnsi="Spectral"/>
          <w:i/>
          <w:iCs/>
          <w:sz w:val="22"/>
          <w:szCs w:val="22"/>
          <w:lang w:val="en-US"/>
        </w:rPr>
        <w:t>Wisdom: An Introduction</w:t>
      </w:r>
      <w:r>
        <w:rPr>
          <w:rFonts w:ascii="Spectral" w:hAnsi="Spectral"/>
          <w:sz w:val="22"/>
          <w:szCs w:val="22"/>
          <w:lang w:val="en-US"/>
        </w:rPr>
        <w:t>.</w:t>
      </w:r>
      <w:r w:rsidRPr="007E75D9">
        <w:t xml:space="preserve"> </w:t>
      </w:r>
      <w:r>
        <w:t>Cambridge</w:t>
      </w:r>
      <w:r>
        <w:rPr>
          <w:lang w:val="en-US"/>
        </w:rPr>
        <w:t xml:space="preserve">: </w:t>
      </w:r>
      <w:r>
        <w:t>Cambridge University Press</w:t>
      </w:r>
      <w:r>
        <w:rPr>
          <w:lang w:val="en-US"/>
        </w:rPr>
        <w:t>.</w:t>
      </w:r>
    </w:p>
    <w:p w14:paraId="06BA337A" w14:textId="77777777" w:rsid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BF76DD5" w14:textId="34648CC2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E10AD9"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p w14:paraId="0C34246C" w14:textId="77777777" w:rsidR="00A20790" w:rsidRDefault="00A20790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5873B857" w14:textId="549C4E14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</w:t>
      </w:r>
      <w:r w:rsidR="00123EFC">
        <w:rPr>
          <w:rFonts w:ascii="Spectral" w:hAnsi="Spectral"/>
          <w:sz w:val="22"/>
          <w:szCs w:val="22"/>
          <w:lang w:val="en-CA"/>
        </w:rPr>
        <w:t>&amp;</w:t>
      </w:r>
      <w:r w:rsidRPr="00311251">
        <w:rPr>
          <w:rFonts w:ascii="Spectral" w:hAnsi="Spectral"/>
          <w:sz w:val="22"/>
          <w:szCs w:val="22"/>
          <w:lang w:val="en-CA"/>
        </w:rPr>
        <w:t xml:space="preserve"> </w:t>
      </w:r>
      <w:r w:rsidRPr="00123EFC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311251">
        <w:rPr>
          <w:rFonts w:ascii="Spectral" w:hAnsi="Spectral"/>
          <w:sz w:val="22"/>
          <w:szCs w:val="22"/>
          <w:lang w:val="en-CA"/>
        </w:rPr>
        <w:t xml:space="preserve">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end"/>
      </w:r>
    </w:p>
    <w:p w14:paraId="38D95C1B" w14:textId="4765EF24" w:rsidR="007B4430" w:rsidRPr="007B443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(Ed.), </w:t>
      </w:r>
      <w:r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</w:p>
    <w:p w14:paraId="65CF7862" w14:textId="229FF02A" w:rsidR="00BA7B05" w:rsidRPr="003059C8" w:rsidRDefault="00BA7B05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B. Schwartz, C. Bernacchio, C. González-Cantón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doi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</w:t>
      </w:r>
    </w:p>
    <w:p w14:paraId="2D4A9E1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5" w:name="_Hlk61029797"/>
      <w:bookmarkEnd w:id="24"/>
    </w:p>
    <w:p w14:paraId="46DE3DA3" w14:textId="5F0B52FA" w:rsidR="00D330C0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Braddi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doi: 10.1093/acrefore/9780190236557.013.586</w:t>
      </w:r>
    </w:p>
    <w:p w14:paraId="507B3B07" w14:textId="77777777" w:rsidR="007E75D9" w:rsidRPr="003059C8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bookmarkEnd w:id="25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cognition and cultural change in social class. In W. H. Brekhus &amp; G. Ingatow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doi: 10.1093/oxfordhb/9780190273385.013.15</w:t>
      </w:r>
    </w:p>
    <w:p w14:paraId="168C73B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153C6165" w14:textId="6CCD2EE2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1834-1</w:t>
      </w:r>
    </w:p>
    <w:p w14:paraId="1E3EA5A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C8C2DD5" w14:textId="253FDE44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>. London: Palgrave-Macmillan. doi: 10.1007/978-3-030-20287-3_3</w:t>
      </w:r>
    </w:p>
    <w:p w14:paraId="5636CED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A177522" w14:textId="6466C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285060A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44BA73A" w14:textId="0FAAD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54D95F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45BDE44" w14:textId="2E999441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4121EB2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61236B8" w14:textId="322E9BF6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Arterberry, K. L. Fingerman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doi: 10.4135/9781506307633.n74</w:t>
      </w:r>
    </w:p>
    <w:p w14:paraId="41603A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68AD38B9" w14:textId="4D473F9D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: 10.1093/oso/9780199348541.003.0005</w:t>
      </w:r>
    </w:p>
    <w:p w14:paraId="7DEAFEC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F2C0C9C" w14:textId="23C2A970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Saklofske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1276BBB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1603D75" w14:textId="3B3C46D9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2024-1</w:t>
      </w:r>
    </w:p>
    <w:p w14:paraId="4060C0A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1414551" w14:textId="700D1162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346-346). Thousand Oaks, CA: Sage. 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: 1</w:t>
      </w:r>
      <w:hyperlink r:id="rId17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312F599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6479560E" w14:textId="5ACACD35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732-732). Thousand Oaks, CA: Sage. doi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4F8F9A9" w14:textId="4983CC03" w:rsidR="0041362D" w:rsidRDefault="0041362D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1AF8D0E0" w14:textId="66E5B42C" w:rsidR="00C771F0" w:rsidRPr="00C352A4" w:rsidRDefault="00A20790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t xml:space="preserve">Articles for a public audience &amp; </w:t>
      </w:r>
      <w:r w:rsidR="004D7FEE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</w:t>
      </w:r>
    </w:p>
    <w:p w14:paraId="00DC0A58" w14:textId="77777777" w:rsidR="00A20790" w:rsidRDefault="00A2079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26" w:name="_Hlk61029810"/>
    </w:p>
    <w:p w14:paraId="2C9E76CC" w14:textId="3C70CBB7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8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C72644">
        <w:rPr>
          <w:rFonts w:ascii="Spectral" w:hAnsi="Spectral"/>
          <w:sz w:val="22"/>
          <w:szCs w:val="22"/>
          <w:lang w:val="en-CA"/>
        </w:rPr>
        <w:t>7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.</w:t>
      </w:r>
    </w:p>
    <w:p w14:paraId="2AE78037" w14:textId="77777777" w:rsidR="00A20790" w:rsidRDefault="00A20790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27" w:name="_Hlk61029744"/>
    </w:p>
    <w:p w14:paraId="1BAD155B" w14:textId="6FF1D0E3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19" w:history="1">
        <w:r w:rsidRPr="001B7C3D">
          <w:rPr>
            <w:rStyle w:val="Hyperlink"/>
          </w:rPr>
          <w:t>https://greatergood.berkeley.edu/article/item/how_life_could_get_better_or_worse_after_covid</w:t>
        </w:r>
      </w:hyperlink>
      <w:r>
        <w:rPr>
          <w:lang w:val="en-US"/>
        </w:rPr>
        <w:t xml:space="preserve"> </w:t>
      </w:r>
    </w:p>
    <w:p w14:paraId="09B9995C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</w:p>
    <w:p w14:paraId="2F138376" w14:textId="42170F7A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0" w:history="1">
        <w:r w:rsidRPr="00BE36AF">
          <w:rPr>
            <w:rStyle w:val="Hyperlink"/>
          </w:rPr>
          <w:t>https://foreignpolicy.com/2021/03/18/pandemic-social-science-predictions-wrong/</w:t>
        </w:r>
      </w:hyperlink>
      <w:r>
        <w:rPr>
          <w:lang w:val="en-US"/>
        </w:rPr>
        <w:t xml:space="preserve"> </w:t>
      </w:r>
    </w:p>
    <w:p w14:paraId="31A818F2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5119C2F" w14:textId="303D1053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1" w:history="1">
        <w:r w:rsidRPr="00ED6532">
          <w:rPr>
            <w:rStyle w:val="Hyperlink"/>
          </w:rPr>
          <w:t>https://medium.com/templeton-world/want-to-defeat-the-coronavirus-empower-people-to-follow-the-rules-better-60dfc7d6dc1</w:t>
        </w:r>
      </w:hyperlink>
      <w:r>
        <w:rPr>
          <w:lang w:val="en-US"/>
        </w:rPr>
        <w:t xml:space="preserve"> </w:t>
      </w:r>
    </w:p>
    <w:p w14:paraId="40A9B0D6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2C5F4928" w14:textId="18D1B8C2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2" w:history="1">
        <w:r w:rsidRPr="004F117E">
          <w:rPr>
            <w:rStyle w:val="Hyperlink"/>
            <w:rFonts w:ascii="Spectral" w:hAnsi="Spectral"/>
            <w:sz w:val="22"/>
            <w:szCs w:val="22"/>
          </w:rPr>
          <w:t>https://theconversation.com/words-of-wisdom-4-tips-from-experts-on-how-to-endure-until-the-covid-19-pandemic-ends-152162</w:t>
        </w:r>
      </w:hyperlink>
      <w:bookmarkEnd w:id="26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7EFAF1E5" w14:textId="77777777" w:rsidR="00A20790" w:rsidRDefault="00A20790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499361D2" w14:textId="48F1CAB9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23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482F6FE3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AC3E4A8" w14:textId="7C1EE476" w:rsidR="00905251" w:rsidRPr="00E0521B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28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hyperlink r:id="rId24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eon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ssay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sycholog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cientist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u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mpir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ath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</w:hyperlink>
      <w:bookmarkEnd w:id="28"/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5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27"/>
    <w:p w14:paraId="74EDBBDD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5E21CE34" w14:textId="5EE43C64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6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2A8F8036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</w:p>
    <w:p w14:paraId="1950BA31" w14:textId="5F4D10EF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7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1C87131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2405946" w14:textId="5FC91F73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8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3A87310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0189E1F2" w14:textId="41AB4CA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29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rzon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rfor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opl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tark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atu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you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ee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kn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a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mo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</w:hyperlink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21602AB9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7F975B56" w14:textId="50532931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0" w:anchor="24b2dc617c8b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rb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it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atafreak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2015/04/07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y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i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re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dvic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ther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u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an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ak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urselv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#24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2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617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8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</w:hyperlink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29" w:name="_Hlk46853166"/>
    </w:p>
    <w:p w14:paraId="5F7655A1" w14:textId="555354C3" w:rsidR="00114A13" w:rsidRPr="00A20790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A20790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Invited talks and </w:t>
      </w:r>
      <w:r w:rsidR="00C72644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colloqu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C1334" w:rsidRPr="001A4386" w14:paraId="56AF4DC5" w14:textId="77777777" w:rsidTr="006B6BC9">
        <w:tc>
          <w:tcPr>
            <w:tcW w:w="1818" w:type="dxa"/>
          </w:tcPr>
          <w:p w14:paraId="64F94B09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</w:p>
        </w:tc>
        <w:tc>
          <w:tcPr>
            <w:tcW w:w="8203" w:type="dxa"/>
          </w:tcPr>
          <w:p w14:paraId="4AC084B1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</w:tr>
      <w:tr w:rsidR="00F82A2C" w:rsidRPr="001A4386" w14:paraId="1AAD86B0" w14:textId="77777777" w:rsidTr="006B6BC9">
        <w:tc>
          <w:tcPr>
            <w:tcW w:w="1818" w:type="dxa"/>
          </w:tcPr>
          <w:p w14:paraId="557A5555" w14:textId="4A25A853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5128861A" w14:textId="2178928D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Oxford, St. Antony College, “</w:t>
            </w:r>
            <w:r w:rsidRPr="00F82A2C">
              <w:rPr>
                <w:rFonts w:ascii="Spectral" w:hAnsi="Spectral"/>
                <w:sz w:val="22"/>
                <w:szCs w:val="22"/>
                <w:lang w:val="en-US"/>
              </w:rPr>
              <w:t>Education, Purpose and Human Flourishing in Uncertain Tim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7E75D9" w:rsidRPr="001A4386" w14:paraId="524A5501" w14:textId="77777777" w:rsidTr="006B6BC9">
        <w:tc>
          <w:tcPr>
            <w:tcW w:w="1818" w:type="dxa"/>
          </w:tcPr>
          <w:p w14:paraId="203C9D66" w14:textId="75739999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2</w:t>
            </w:r>
          </w:p>
        </w:tc>
        <w:tc>
          <w:tcPr>
            <w:tcW w:w="8203" w:type="dxa"/>
          </w:tcPr>
          <w:p w14:paraId="506F20CE" w14:textId="7CF1079E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York University, Social Psychology Colloquium</w:t>
            </w:r>
          </w:p>
        </w:tc>
      </w:tr>
      <w:tr w:rsidR="007E75D9" w:rsidRPr="001A4386" w14:paraId="6732A3BB" w14:textId="77777777" w:rsidTr="006B6BC9">
        <w:tc>
          <w:tcPr>
            <w:tcW w:w="1818" w:type="dxa"/>
          </w:tcPr>
          <w:p w14:paraId="6DE374EC" w14:textId="16712B17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4A0970A1" w14:textId="6E784161" w:rsidR="007E75D9" w:rsidRDefault="007E75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>Culture, Mind and Brain program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 xml:space="preserve"> Division of Social and Transcultural Psychiatry</w:t>
            </w:r>
          </w:p>
        </w:tc>
      </w:tr>
      <w:tr w:rsidR="00251B6E" w:rsidRPr="001A4386" w14:paraId="6CB2499C" w14:textId="77777777" w:rsidTr="006B6BC9">
        <w:tc>
          <w:tcPr>
            <w:tcW w:w="1818" w:type="dxa"/>
          </w:tcPr>
          <w:p w14:paraId="5FD451CF" w14:textId="068506EA" w:rsidR="00251B6E" w:rsidRDefault="00251B6E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0/2021</w:t>
            </w:r>
          </w:p>
        </w:tc>
        <w:tc>
          <w:tcPr>
            <w:tcW w:w="8203" w:type="dxa"/>
          </w:tcPr>
          <w:p w14:paraId="6F5360B7" w14:textId="1B076E30" w:rsidR="00251B6E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Stanford University, </w:t>
            </w:r>
            <w:r w:rsidR="00251B6E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D32D0A" w:rsidRPr="001A4386" w14:paraId="7A1634C5" w14:textId="77777777" w:rsidTr="00DD7D1B">
        <w:trPr>
          <w:trHeight w:val="342"/>
        </w:trPr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3DB2B3B" w14:textId="485D218E" w:rsidR="00D32D0A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Bielefeld, Germany, </w:t>
            </w:r>
            <w:r w:rsidR="00D32D0A">
              <w:rPr>
                <w:rFonts w:ascii="Spectral" w:hAnsi="Spectral"/>
                <w:sz w:val="22"/>
                <w:szCs w:val="22"/>
                <w:lang w:val="en-US"/>
              </w:rPr>
              <w:t>“Religious Change” Workshop of the Bielefeld – Chattanooga Research group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06FC9091" w:rsidR="00DE1C52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Chicago, Booth School of Business 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3/2021</w:t>
            </w:r>
          </w:p>
        </w:tc>
        <w:tc>
          <w:tcPr>
            <w:tcW w:w="8203" w:type="dxa"/>
          </w:tcPr>
          <w:p w14:paraId="13CA238C" w14:textId="0DBDD5EF" w:rsidR="00AA7304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Waterloo,</w:t>
            </w:r>
            <w:r w:rsidR="00AA7304">
              <w:rPr>
                <w:rFonts w:ascii="Spectral" w:hAnsi="Spectral"/>
                <w:sz w:val="22"/>
                <w:szCs w:val="22"/>
                <w:lang w:val="en-US"/>
              </w:rPr>
              <w:t xml:space="preserve"> Institute of Complexity &amp; Innovation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3B998FD" w14:textId="7C5E6155" w:rsidR="00591CC5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Harvard University, </w:t>
            </w:r>
            <w:r w:rsidR="00591CC5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0" w:name="_Hlk61029924"/>
            <w:bookmarkEnd w:id="29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25EC6EFF" w14:textId="061E67FF" w:rsidR="00A92D5D" w:rsidRPr="003059C8" w:rsidRDefault="009757C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hyperlink r:id="rId31" w:history="1">
              <w:r w:rsidR="00EF54DC" w:rsidRPr="00EF54DC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CanCOVID</w:t>
              </w:r>
            </w:hyperlink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29527837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EF54DC">
              <w:rPr>
                <w:rFonts w:ascii="Spectral" w:hAnsi="Spectral"/>
                <w:sz w:val="22"/>
                <w:szCs w:val="22"/>
                <w:lang w:val="en-US"/>
              </w:rPr>
              <w:t>COVID-19 Survey Research Working Group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7B336D2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Oxfor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Oxford Character Project</w:t>
            </w:r>
          </w:p>
        </w:tc>
      </w:tr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A9213D4" w14:textId="5F48F6A5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North Carolina, Greensbor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Hard Data Café (psychology department colloquium)</w:t>
            </w:r>
          </w:p>
        </w:tc>
      </w:tr>
      <w:bookmarkEnd w:id="30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64D58D7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014879AF" w14:textId="746F4A14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igher School of Economics, Moscow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49DD2966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Moscow Psychological Pedagogica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10D22292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Birmingham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The Jubilee Centre for Character and Virtues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3DD7A8A8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iversity of Waterloo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Institute for Complexity and Innovation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4E627999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hanghai International Studies University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0FD90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4D3EFDAE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ax Plank Institute for Human Development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, </w:t>
            </w:r>
            <w:r w:rsidR="00381C1D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Germany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IFE Program </w:t>
            </w:r>
            <w:r w:rsidR="00A92D5D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Alumni Award Lecture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3A6F21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amia Millia Islamia University, New Delhi, India</w:t>
            </w:r>
            <w:r w:rsidR="00CD3ABA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, Departmental Colloquium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B969D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rizona State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al Colloquium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1DDA47F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Ryers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Departmental Colloquium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2BA7CAAC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McGill University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2497A1F8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rlet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615F611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Scarborough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ARBLAB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workshop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2A93674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5A314C2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rnel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7</w:t>
            </w:r>
          </w:p>
        </w:tc>
        <w:tc>
          <w:tcPr>
            <w:tcW w:w="8203" w:type="dxa"/>
          </w:tcPr>
          <w:p w14:paraId="3E839EA1" w14:textId="462A929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 (SPRIG)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6D7DB46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Heidelber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Germany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187797E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alifornia, San Die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6FC5B0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062D3A26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Queen’s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5</w:t>
            </w:r>
          </w:p>
        </w:tc>
        <w:tc>
          <w:tcPr>
            <w:tcW w:w="8203" w:type="dxa"/>
          </w:tcPr>
          <w:p w14:paraId="6D26061C" w14:textId="5F0D310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rock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05C00252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Zurich, Switzerland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101C7D0E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Salzburg, Austria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A82AD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Aarhus University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)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56F3B2E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pen-Adria-University Klagenfurt, Austr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541717F7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ötvös Loránd University, Hungar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3F824BA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6272354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Wisdom Research Forum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03/2015</w:t>
            </w:r>
          </w:p>
        </w:tc>
        <w:tc>
          <w:tcPr>
            <w:tcW w:w="8203" w:type="dxa"/>
          </w:tcPr>
          <w:p w14:paraId="2BF17C5C" w14:textId="6BEF8EB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rad Lorenz Institute for Advanced Studies in Theoretical Biology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580B84D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ranad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45D14F0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ompeu Fabra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Communication,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4</w:t>
            </w:r>
          </w:p>
        </w:tc>
        <w:tc>
          <w:tcPr>
            <w:tcW w:w="8203" w:type="dxa"/>
          </w:tcPr>
          <w:p w14:paraId="7860A18E" w14:textId="67FF79D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nadian Positive Psychology Association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2942C29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Pennsylvan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3EF9CF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3</w:t>
            </w:r>
          </w:p>
        </w:tc>
        <w:tc>
          <w:tcPr>
            <w:tcW w:w="8203" w:type="dxa"/>
          </w:tcPr>
          <w:p w14:paraId="10B54EA3" w14:textId="08D6534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Leipzi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4577CB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University of Lausanne, CH</w:t>
            </w:r>
            <w:r>
              <w:rPr>
                <w:rFonts w:ascii="Spectral" w:hAnsi="Spectral"/>
                <w:sz w:val="22"/>
                <w:szCs w:val="22"/>
                <w:lang w:val="de-DE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33047CD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3775E4F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Heidelber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03F874C7" w14:textId="7233312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lasgow, Scotlan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10319D2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fred-Laurier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68FABCE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  <w:r w:rsidR="00A92D5D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6A47BA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3642248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Illinois at Urbana-Champaig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B9E5964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eneva, Geneva, 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</w:t>
            </w:r>
          </w:p>
        </w:tc>
      </w:tr>
    </w:tbl>
    <w:p w14:paraId="633421FF" w14:textId="3D32A71E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1" w:name="_Hlk46853198"/>
    </w:p>
    <w:p w14:paraId="295268CC" w14:textId="49F70263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Keynotes / invited conference presentations </w:t>
      </w:r>
    </w:p>
    <w:p w14:paraId="598B34C5" w14:textId="77777777" w:rsidR="004C42EF" w:rsidRDefault="004C42EF" w:rsidP="004C42EF">
      <w:pPr>
        <w:rPr>
          <w:rFonts w:ascii="NeueHaasGroteskDisp Pro Md" w:hAnsi="NeueHaasGroteskDisp Pro Md"/>
          <w:bCs/>
          <w:color w:val="000000"/>
          <w:lang w:val="en-GB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1D4726" w14:paraId="1AA0CBC5" w14:textId="77777777" w:rsidTr="008C3B05">
        <w:tc>
          <w:tcPr>
            <w:tcW w:w="1818" w:type="dxa"/>
          </w:tcPr>
          <w:p w14:paraId="435207A1" w14:textId="48B32E05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CFB9570" w14:textId="3163AB7E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ixth International Congress of the </w:t>
            </w:r>
            <w:r w:rsidRPr="001D4726">
              <w:rPr>
                <w:rFonts w:ascii="Spectral" w:hAnsi="Spectral"/>
                <w:bCs/>
                <w:sz w:val="22"/>
                <w:szCs w:val="22"/>
                <w:lang w:val="en-US"/>
              </w:rPr>
              <w:t>Universal Scientific Education and Research Network (USERN)</w:t>
            </w:r>
          </w:p>
        </w:tc>
      </w:tr>
      <w:tr w:rsidR="00756A65" w14:paraId="59B69C34" w14:textId="77777777" w:rsidTr="008C3B05">
        <w:tc>
          <w:tcPr>
            <w:tcW w:w="1818" w:type="dxa"/>
          </w:tcPr>
          <w:p w14:paraId="48740485" w14:textId="03785996" w:rsidR="00756A65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D474D9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Oklahoma, </w:t>
            </w:r>
            <w:r w:rsidR="00FB667F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 w:rsidRP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>Institute for the Study of Human Flourishin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Practical Wisdom Conference</w:t>
            </w:r>
          </w:p>
        </w:tc>
      </w:tr>
      <w:tr w:rsidR="004C42EF" w14:paraId="300B8994" w14:textId="77777777" w:rsidTr="008C3B05">
        <w:tc>
          <w:tcPr>
            <w:tcW w:w="1818" w:type="dxa"/>
          </w:tcPr>
          <w:p w14:paraId="4C746187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 w:rsid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– invited symposium a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4C42EF" w14:paraId="6FC3CCAC" w14:textId="77777777" w:rsidTr="008C3B05">
        <w:tc>
          <w:tcPr>
            <w:tcW w:w="1818" w:type="dxa"/>
          </w:tcPr>
          <w:p w14:paraId="45A9BE25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McGill University, Centre for the Convergence of Health and Economics, Invited panelist at the session on “Neuroethics, free will, and the self” of the Brian-to-Society Decision and Behavior Seminar webinar series</w:t>
            </w:r>
          </w:p>
        </w:tc>
      </w:tr>
      <w:tr w:rsidR="004C42EF" w14:paraId="6514A36D" w14:textId="77777777" w:rsidTr="008C3B05">
        <w:tc>
          <w:tcPr>
            <w:tcW w:w="1818" w:type="dxa"/>
          </w:tcPr>
          <w:p w14:paraId="458FDB7E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, International Society for Justice Research Conference</w:t>
            </w:r>
          </w:p>
        </w:tc>
      </w:tr>
      <w:tr w:rsidR="004C42EF" w14:paraId="11F1D24C" w14:textId="77777777" w:rsidTr="008C3B05">
        <w:tc>
          <w:tcPr>
            <w:tcW w:w="1818" w:type="dxa"/>
          </w:tcPr>
          <w:p w14:paraId="63CE7F7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ternational Conference on Social Neuroscience in Ecologically Valid Conditions, Higher School of Economics, Moscow, Russia</w:t>
            </w:r>
          </w:p>
        </w:tc>
      </w:tr>
      <w:tr w:rsidR="004C42EF" w14:paraId="5C365571" w14:textId="77777777" w:rsidTr="008C3B05">
        <w:tc>
          <w:tcPr>
            <w:tcW w:w="1818" w:type="dxa"/>
          </w:tcPr>
          <w:p w14:paraId="051D5F84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Life Improvement Science Conference, 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4C42EF" w14:paraId="4F6B8156" w14:textId="77777777" w:rsidTr="008C3B05">
        <w:tc>
          <w:tcPr>
            <w:tcW w:w="1818" w:type="dxa"/>
          </w:tcPr>
          <w:p w14:paraId="2B78BCC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C42EF" w:rsidRPr="00942276" w14:paraId="5A768981" w14:textId="77777777" w:rsidTr="008C3B05">
        <w:tc>
          <w:tcPr>
            <w:tcW w:w="1818" w:type="dxa"/>
          </w:tcPr>
          <w:p w14:paraId="6A4DA02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3F05BED3" w14:textId="77777777" w:rsidR="004C42EF" w:rsidRPr="00942276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Pittsburgh, Machine Wisdom Conference </w:t>
            </w:r>
          </w:p>
        </w:tc>
      </w:tr>
      <w:tr w:rsidR="004C42EF" w:rsidRPr="003059C8" w14:paraId="3BFC31DE" w14:textId="77777777" w:rsidTr="008C3B05">
        <w:tc>
          <w:tcPr>
            <w:tcW w:w="1818" w:type="dxa"/>
          </w:tcPr>
          <w:p w14:paraId="1086067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2/2021</w:t>
            </w:r>
          </w:p>
        </w:tc>
        <w:tc>
          <w:tcPr>
            <w:tcW w:w="8203" w:type="dxa"/>
          </w:tcPr>
          <w:p w14:paraId="00B1B1B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3059C8" w14:paraId="1643E579" w14:textId="77777777" w:rsidTr="008C3B05">
        <w:tc>
          <w:tcPr>
            <w:tcW w:w="1818" w:type="dxa"/>
          </w:tcPr>
          <w:p w14:paraId="5511F0C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nference, organized by the Canada Excellence Research Chair in Migration &amp; Integration, Ryerson University</w:t>
            </w:r>
          </w:p>
        </w:tc>
      </w:tr>
      <w:tr w:rsidR="004C42EF" w:rsidRPr="003059C8" w14:paraId="1E56098B" w14:textId="77777777" w:rsidTr="008C3B05">
        <w:tc>
          <w:tcPr>
            <w:tcW w:w="1818" w:type="dxa"/>
          </w:tcPr>
          <w:p w14:paraId="45C704B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“COVID exposure notification apps: Behavioural and social insights” at the Data and Privacy During a Global Pandemic Conferenc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 of Waterloo Cybersecurity &amp; Privacy Institute</w:t>
            </w:r>
          </w:p>
        </w:tc>
      </w:tr>
      <w:tr w:rsidR="004C42EF" w:rsidRPr="003059C8" w14:paraId="09253EB4" w14:textId="77777777" w:rsidTr="008C3B05">
        <w:tc>
          <w:tcPr>
            <w:tcW w:w="1818" w:type="dxa"/>
          </w:tcPr>
          <w:p w14:paraId="65B8DF4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2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</w:t>
            </w:r>
            <w:bookmarkEnd w:id="32"/>
          </w:p>
        </w:tc>
      </w:tr>
      <w:tr w:rsidR="004C42EF" w:rsidRPr="003059C8" w14:paraId="4DD5E3ED" w14:textId="77777777" w:rsidTr="008C3B05">
        <w:tc>
          <w:tcPr>
            <w:tcW w:w="1818" w:type="dxa"/>
          </w:tcPr>
          <w:p w14:paraId="74E335F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tr w:rsidR="004C42EF" w:rsidRPr="003059C8" w14:paraId="202EE9BF" w14:textId="77777777" w:rsidTr="008C3B05">
        <w:tc>
          <w:tcPr>
            <w:tcW w:w="1818" w:type="dxa"/>
          </w:tcPr>
          <w:p w14:paraId="2195EBF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3059C8" w14:paraId="7B349377" w14:textId="77777777" w:rsidTr="008C3B05">
        <w:tc>
          <w:tcPr>
            <w:tcW w:w="1818" w:type="dxa"/>
          </w:tcPr>
          <w:p w14:paraId="42CA128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e Sixth Annual Conference of the Society for Affective Science, Boston, USA</w:t>
            </w:r>
          </w:p>
        </w:tc>
      </w:tr>
      <w:tr w:rsidR="004C42EF" w:rsidRPr="003059C8" w14:paraId="47C7C34C" w14:textId="77777777" w:rsidTr="008C3B05">
        <w:tc>
          <w:tcPr>
            <w:tcW w:w="1818" w:type="dxa"/>
          </w:tcPr>
          <w:p w14:paraId="2B0A431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3059C8" w14:paraId="2836AE71" w14:textId="77777777" w:rsidTr="008C3B05">
        <w:tc>
          <w:tcPr>
            <w:tcW w:w="1818" w:type="dxa"/>
          </w:tcPr>
          <w:p w14:paraId="559C03D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3059C8" w14:paraId="0E5B523E" w14:textId="77777777" w:rsidTr="008C3B05">
        <w:tc>
          <w:tcPr>
            <w:tcW w:w="1818" w:type="dxa"/>
          </w:tcPr>
          <w:p w14:paraId="54CEEC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5EE061A1" w14:textId="77777777" w:rsidTr="008C3B05">
        <w:tc>
          <w:tcPr>
            <w:tcW w:w="1818" w:type="dxa"/>
          </w:tcPr>
          <w:p w14:paraId="606ED52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3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4C42EF" w:rsidRPr="003059C8" w14:paraId="35191C8A" w14:textId="77777777" w:rsidTr="008C3B05">
        <w:tc>
          <w:tcPr>
            <w:tcW w:w="1818" w:type="dxa"/>
          </w:tcPr>
          <w:p w14:paraId="610E47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tr w:rsidR="004C42EF" w:rsidRPr="003059C8" w14:paraId="30E15CA0" w14:textId="77777777" w:rsidTr="008C3B05">
        <w:tc>
          <w:tcPr>
            <w:tcW w:w="1818" w:type="dxa"/>
          </w:tcPr>
          <w:p w14:paraId="1F68AB9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3059C8" w14:paraId="34F62901" w14:textId="77777777" w:rsidTr="008C3B05">
        <w:tc>
          <w:tcPr>
            <w:tcW w:w="1818" w:type="dxa"/>
          </w:tcPr>
          <w:p w14:paraId="50AB30C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4C42EF" w:rsidRPr="003059C8" w14:paraId="16AA82AB" w14:textId="77777777" w:rsidTr="008C3B05">
        <w:tc>
          <w:tcPr>
            <w:tcW w:w="1818" w:type="dxa"/>
          </w:tcPr>
          <w:p w14:paraId="628FDA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Western-Waterloo-Wilfred Laurier Social Psychology conference</w:t>
            </w:r>
          </w:p>
        </w:tc>
      </w:tr>
      <w:tr w:rsidR="004C42EF" w:rsidRPr="003059C8" w14:paraId="084913C7" w14:textId="77777777" w:rsidTr="008C3B05">
        <w:tc>
          <w:tcPr>
            <w:tcW w:w="1818" w:type="dxa"/>
          </w:tcPr>
          <w:p w14:paraId="2663980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4C42EF" w:rsidRPr="003059C8" w14:paraId="0D9FEBB3" w14:textId="77777777" w:rsidTr="008C3B05">
        <w:tc>
          <w:tcPr>
            <w:tcW w:w="1818" w:type="dxa"/>
          </w:tcPr>
          <w:p w14:paraId="768867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4C42EF" w:rsidRPr="003059C8" w14:paraId="297739C7" w14:textId="77777777" w:rsidTr="008C3B05">
        <w:tc>
          <w:tcPr>
            <w:tcW w:w="1818" w:type="dxa"/>
          </w:tcPr>
          <w:p w14:paraId="4B21F63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3/2017</w:t>
            </w:r>
          </w:p>
        </w:tc>
        <w:tc>
          <w:tcPr>
            <w:tcW w:w="8203" w:type="dxa"/>
          </w:tcPr>
          <w:p w14:paraId="70EF5AB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Fulop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econd biennial International Convention of Psychological Science (ICPS), Vienna, Austria</w:t>
            </w:r>
          </w:p>
        </w:tc>
      </w:tr>
      <w:tr w:rsidR="004C42EF" w:rsidRPr="003059C8" w14:paraId="200A7192" w14:textId="77777777" w:rsidTr="008C3B05">
        <w:tc>
          <w:tcPr>
            <w:tcW w:w="1818" w:type="dxa"/>
          </w:tcPr>
          <w:p w14:paraId="5DF05C5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4C42EF" w:rsidRPr="003059C8" w14:paraId="69C61F77" w14:textId="77777777" w:rsidTr="008C3B05">
        <w:tc>
          <w:tcPr>
            <w:tcW w:w="1818" w:type="dxa"/>
          </w:tcPr>
          <w:p w14:paraId="4BB3A4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4C42EF" w:rsidRPr="003059C8" w14:paraId="1FC517C0" w14:textId="77777777" w:rsidTr="008C3B05">
        <w:tc>
          <w:tcPr>
            <w:tcW w:w="1818" w:type="dxa"/>
          </w:tcPr>
          <w:p w14:paraId="70B21AA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4C42EF" w:rsidRPr="003059C8" w14:paraId="30E258DA" w14:textId="77777777" w:rsidTr="008C3B05">
        <w:tc>
          <w:tcPr>
            <w:tcW w:w="1818" w:type="dxa"/>
          </w:tcPr>
          <w:p w14:paraId="672CD3E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</w:tbl>
    <w:p w14:paraId="76776FEB" w14:textId="77777777" w:rsidR="004C42EF" w:rsidRDefault="004C42EF" w:rsidP="004C42EF">
      <w:pPr>
        <w:rPr>
          <w:rFonts w:ascii="NeueHaasGroteskDisp Pro Md" w:eastAsia="SimSun" w:hAnsi="NeueHaasGroteskDisp Pro Md"/>
          <w:bCs/>
          <w:color w:val="000000"/>
          <w:kern w:val="1"/>
          <w:lang w:val="en-GB" w:eastAsia="ar-SA"/>
        </w:rPr>
      </w:pPr>
    </w:p>
    <w:p w14:paraId="0DE81FA5" w14:textId="0983B77C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 lectures/workshops</w:t>
      </w:r>
    </w:p>
    <w:p w14:paraId="7DFAFF71" w14:textId="0207E6CD" w:rsidR="004C42EF" w:rsidRDefault="004C42EF" w:rsidP="004C42EF">
      <w:pP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14:paraId="5BAD28EF" w14:textId="77777777" w:rsidTr="008C3B05">
        <w:tc>
          <w:tcPr>
            <w:tcW w:w="1818" w:type="dxa"/>
          </w:tcPr>
          <w:p w14:paraId="45D381A9" w14:textId="0C17B756" w:rsid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C705FC">
              <w:rPr>
                <w:rFonts w:ascii="Spectral" w:hAnsi="Spectral"/>
                <w:sz w:val="22"/>
                <w:szCs w:val="22"/>
                <w:lang w:val="en-US"/>
              </w:rPr>
              <w:t>Incheon International High School, Korea</w:t>
            </w:r>
          </w:p>
        </w:tc>
      </w:tr>
      <w:tr w:rsidR="004C42EF" w14:paraId="3D1E9440" w14:textId="77777777" w:rsidTr="008C3B05">
        <w:tc>
          <w:tcPr>
            <w:tcW w:w="1818" w:type="dxa"/>
          </w:tcPr>
          <w:p w14:paraId="21267C9A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Default="009757C4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2" w:history="1">
              <w:r w:rsidR="004C42EF" w:rsidRPr="00A0489E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The Stoa</w:t>
              </w:r>
            </w:hyperlink>
          </w:p>
        </w:tc>
      </w:tr>
      <w:tr w:rsidR="004C42EF" w14:paraId="0E7A9F85" w14:textId="77777777" w:rsidTr="008C3B05">
        <w:tc>
          <w:tcPr>
            <w:tcW w:w="1818" w:type="dxa"/>
          </w:tcPr>
          <w:p w14:paraId="501BC446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4C42EF" w:rsidRPr="003059C8" w14:paraId="4FBFEACE" w14:textId="77777777" w:rsidTr="004C42EF">
        <w:tc>
          <w:tcPr>
            <w:tcW w:w="1818" w:type="dxa"/>
          </w:tcPr>
          <w:p w14:paraId="3648C228" w14:textId="5AD77A41" w:rsidR="004C42EF" w:rsidRPr="003059C8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Default="004C42EF" w:rsidP="004C42EF">
            <w:pPr>
              <w:autoSpaceDE w:val="0"/>
              <w:autoSpaceDN w:val="0"/>
              <w:adjustRightInd w:val="0"/>
            </w:pP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4C42EF" w:rsidRPr="003059C8" w14:paraId="78A968C9" w14:textId="77777777" w:rsidTr="004C42EF">
        <w:tc>
          <w:tcPr>
            <w:tcW w:w="1818" w:type="dxa"/>
          </w:tcPr>
          <w:p w14:paraId="11467B0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3059C8" w:rsidRDefault="009757C4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3" w:history="1">
              <w:r w:rsidR="004C42EF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tr w:rsidR="004C42EF" w:rsidRPr="003059C8" w14:paraId="192CD806" w14:textId="77777777" w:rsidTr="004C42EF">
        <w:tc>
          <w:tcPr>
            <w:tcW w:w="1818" w:type="dxa"/>
          </w:tcPr>
          <w:p w14:paraId="1625D7C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 Ottawa Jewish Festival, Ottawa, Canada</w:t>
            </w:r>
          </w:p>
        </w:tc>
      </w:tr>
      <w:tr w:rsidR="004C42EF" w:rsidRPr="003059C8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1EA6931B" w14:textId="02EC13A6" w:rsidR="00C72644" w:rsidRDefault="00C7264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p w14:paraId="26F1BE99" w14:textId="525DE5CF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nference paper presentations</w:t>
      </w:r>
      <w:r w:rsidR="002A28CF" w:rsidRPr="00932467">
        <w:rPr>
          <w:rFonts w:ascii="Spectral" w:hAnsi="Spectral"/>
          <w:b/>
          <w:lang w:val="en-US"/>
        </w:rPr>
        <w:t xml:space="preserve"> </w:t>
      </w:r>
    </w:p>
    <w:p w14:paraId="43BF3779" w14:textId="707B8747" w:rsidR="00A20790" w:rsidRDefault="00932467" w:rsidP="007502E3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4E019D76" w14:textId="77777777" w:rsidR="00932467" w:rsidRDefault="00932467" w:rsidP="007502E3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</w:p>
    <w:p w14:paraId="2FA7C596" w14:textId="769C5159" w:rsidR="007E75D9" w:rsidRPr="003059C8" w:rsidRDefault="007E75D9" w:rsidP="007E75D9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1</w:t>
      </w:r>
      <w:r w:rsidRPr="003059C8">
        <w:rPr>
          <w:rFonts w:ascii="Spectral" w:hAnsi="Spectral"/>
          <w:sz w:val="22"/>
          <w:szCs w:val="22"/>
          <w:lang w:val="en-CA"/>
        </w:rPr>
        <w:t xml:space="preserve">, February). </w:t>
      </w:r>
      <w:r w:rsidR="002154BF" w:rsidRPr="002154BF">
        <w:rPr>
          <w:rFonts w:ascii="Spectral" w:hAnsi="Spectral"/>
          <w:i/>
          <w:sz w:val="22"/>
          <w:szCs w:val="22"/>
          <w:lang w:val="en-US"/>
        </w:rPr>
        <w:t>Fostering Intellectual humility from a distance: Longitudinal field experiments and tracing intra-individual chang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154BF">
        <w:rPr>
          <w:rFonts w:ascii="Spectral" w:hAnsi="Spectral"/>
          <w:sz w:val="22"/>
          <w:szCs w:val="22"/>
          <w:lang w:val="en-US"/>
        </w:rPr>
        <w:t>New Directions in intellectual humility research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2154BF">
        <w:rPr>
          <w:rFonts w:ascii="Spectral" w:hAnsi="Spectral"/>
          <w:sz w:val="22"/>
          <w:szCs w:val="22"/>
          <w:lang w:val="en-US"/>
        </w:rPr>
        <w:t>J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2154BF">
        <w:rPr>
          <w:rFonts w:ascii="Spectral" w:hAnsi="Spectral"/>
          <w:sz w:val="22"/>
          <w:szCs w:val="22"/>
          <w:lang w:val="en-US"/>
        </w:rPr>
        <w:t>Koetke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</w:t>
      </w:r>
      <w:r w:rsidR="002154BF"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</w:t>
      </w:r>
      <w:r w:rsidR="002154BF">
        <w:rPr>
          <w:rFonts w:ascii="Spectral" w:hAnsi="Spectral"/>
          <w:sz w:val="22"/>
          <w:szCs w:val="22"/>
          <w:lang w:val="en-CA"/>
        </w:rPr>
        <w:t>San Francisco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2154BF">
        <w:rPr>
          <w:rFonts w:ascii="Spectral" w:hAnsi="Spectral"/>
          <w:sz w:val="22"/>
          <w:szCs w:val="22"/>
          <w:lang w:val="en-CA"/>
        </w:rPr>
        <w:t>US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3F66BEB9" w14:textId="7E086ED0" w:rsidR="006E25F1" w:rsidRDefault="006E25F1" w:rsidP="00CA5E64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Novem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6E25F1">
        <w:rPr>
          <w:rFonts w:ascii="Spectral" w:hAnsi="Spectral"/>
          <w:bCs/>
          <w:sz w:val="22"/>
          <w:szCs w:val="22"/>
          <w:lang w:val="en-US"/>
        </w:rPr>
        <w:t>World after COVID: Scientific forecasts, naïve reasoning, and societal change in the time of a pandemic</w:t>
      </w:r>
      <w:r>
        <w:rPr>
          <w:rFonts w:ascii="Spectral" w:hAnsi="Spectral"/>
          <w:bCs/>
          <w:sz w:val="22"/>
          <w:szCs w:val="22"/>
          <w:lang w:val="en-US"/>
        </w:rPr>
        <w:t>. Paper presented in the symposium “</w:t>
      </w:r>
      <w:r w:rsidRPr="006E25F1">
        <w:rPr>
          <w:rFonts w:ascii="Spectral" w:hAnsi="Spectral"/>
          <w:bCs/>
          <w:sz w:val="22"/>
          <w:szCs w:val="22"/>
          <w:lang w:val="en-US"/>
        </w:rPr>
        <w:t>(Re-)connecting Academia During a Sudden, Global Crisis</w:t>
      </w:r>
      <w:r>
        <w:rPr>
          <w:rFonts w:ascii="Spectral" w:hAnsi="Spectral"/>
          <w:bCs/>
          <w:sz w:val="22"/>
          <w:szCs w:val="22"/>
          <w:lang w:val="en-US"/>
        </w:rPr>
        <w:t xml:space="preserve">”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chaired by </w:t>
      </w:r>
      <w:r w:rsidR="00CA5E64" w:rsidRPr="00CA5E64">
        <w:rPr>
          <w:rFonts w:ascii="Spectral" w:hAnsi="Spectral"/>
          <w:bCs/>
          <w:sz w:val="22"/>
          <w:szCs w:val="22"/>
          <w:lang w:val="en-US"/>
        </w:rPr>
        <w:t>K. Kastenhofer</w:t>
      </w:r>
      <w:r w:rsidR="00CA5E64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CA5E64" w:rsidRPr="00CA5E64">
        <w:rPr>
          <w:rFonts w:ascii="Spectral" w:hAnsi="Spectral"/>
          <w:bCs/>
          <w:i/>
          <w:iCs/>
          <w:sz w:val="22"/>
          <w:szCs w:val="22"/>
          <w:lang w:val="en-US"/>
        </w:rPr>
        <w:t>2021 ADI International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Melbourne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Austral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4EEFE8DD" w14:textId="40AF5504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>
        <w:rPr>
          <w:rFonts w:ascii="Spectral" w:hAnsi="Spectral"/>
          <w:bCs/>
          <w:sz w:val="22"/>
          <w:szCs w:val="22"/>
          <w:lang w:val="en-US"/>
        </w:rPr>
        <w:t>Common wisdom model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roundtable discussion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>
        <w:rPr>
          <w:rFonts w:ascii="Spectral" w:hAnsi="Spectral"/>
          <w:bCs/>
          <w:sz w:val="22"/>
          <w:szCs w:val="22"/>
          <w:lang w:val="en-US"/>
        </w:rPr>
        <w:t>A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dvances &amp;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D65796">
        <w:rPr>
          <w:rFonts w:ascii="Spectral" w:hAnsi="Spectral"/>
          <w:bCs/>
          <w:sz w:val="22"/>
          <w:szCs w:val="22"/>
          <w:lang w:val="en-US"/>
        </w:rPr>
        <w:t>rontiers/</w:t>
      </w:r>
      <w:r>
        <w:rPr>
          <w:rFonts w:ascii="Spectral" w:hAnsi="Spectral"/>
          <w:bCs/>
          <w:sz w:val="22"/>
          <w:szCs w:val="22"/>
          <w:lang w:val="en-US"/>
        </w:rPr>
        <w:t>L</w:t>
      </w:r>
      <w:r w:rsidRPr="00D65796">
        <w:rPr>
          <w:rFonts w:ascii="Spectral" w:hAnsi="Spectral"/>
          <w:bCs/>
          <w:sz w:val="22"/>
          <w:szCs w:val="22"/>
          <w:lang w:val="en-US"/>
        </w:rPr>
        <w:t>imits</w:t>
      </w:r>
      <w:r>
        <w:rPr>
          <w:rFonts w:ascii="Spectral" w:hAnsi="Spectral"/>
          <w:bCs/>
          <w:sz w:val="22"/>
          <w:szCs w:val="22"/>
          <w:lang w:val="en-US"/>
        </w:rPr>
        <w:t xml:space="preserve"> of the Science of Wisdo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Pr="00CA5E64">
        <w:rPr>
          <w:rFonts w:ascii="Spectral" w:hAnsi="Spectral"/>
          <w:bCs/>
          <w:sz w:val="22"/>
          <w:szCs w:val="22"/>
          <w:lang w:val="en-US"/>
        </w:rPr>
        <w:t>H. Nusbaum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52E1D39" w14:textId="05859ABA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lastRenderedPageBreak/>
        <w:t>Walker, A. C.,</w:t>
      </w:r>
      <w:r w:rsidRPr="00D65796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 xml:space="preserve">Turpin, M. H., </w:t>
      </w:r>
      <w:r w:rsidRPr="00D65796">
        <w:rPr>
          <w:rFonts w:ascii="Spectral" w:hAnsi="Spectral"/>
          <w:b/>
          <w:sz w:val="22"/>
          <w:szCs w:val="22"/>
          <w:lang w:val="en-US"/>
        </w:rPr>
        <w:t>Grossmann,</w:t>
      </w:r>
      <w:r>
        <w:rPr>
          <w:rFonts w:ascii="Spectral" w:hAnsi="Spectral"/>
          <w:b/>
          <w:sz w:val="22"/>
          <w:szCs w:val="22"/>
          <w:lang w:val="en-US"/>
        </w:rPr>
        <w:t xml:space="preserve"> I.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, Fugelsang, J. A., &amp; Bialek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Better the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wo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evils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k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ow,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han the </w:t>
      </w:r>
      <w:r>
        <w:rPr>
          <w:rFonts w:ascii="Spectral" w:hAnsi="Spectral"/>
          <w:bCs/>
          <w:sz w:val="22"/>
          <w:szCs w:val="22"/>
          <w:lang w:val="en-US"/>
        </w:rPr>
        <w:t>o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e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n’t: Predictability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fluences </w:t>
      </w:r>
      <w:r>
        <w:rPr>
          <w:rFonts w:ascii="Spectral" w:hAnsi="Spectral"/>
          <w:bCs/>
          <w:sz w:val="22"/>
          <w:szCs w:val="22"/>
          <w:lang w:val="en-US"/>
        </w:rPr>
        <w:t>j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udgments of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D65796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Flash talk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presentation </w:t>
      </w:r>
      <w:r>
        <w:rPr>
          <w:rFonts w:ascii="Spectral" w:hAnsi="Spectral"/>
          <w:bCs/>
          <w:sz w:val="22"/>
          <w:szCs w:val="22"/>
          <w:lang w:val="en-US"/>
        </w:rPr>
        <w:t>at th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23F7BBD" w14:textId="1D0429AB" w:rsidR="00397DD2" w:rsidRDefault="00B54D25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l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</w:t>
      </w:r>
      <w:r w:rsidR="00397DD2">
        <w:rPr>
          <w:rFonts w:ascii="Spectral" w:hAnsi="Spectral"/>
          <w:bCs/>
          <w:sz w:val="22"/>
          <w:szCs w:val="22"/>
          <w:lang w:val="en-US"/>
        </w:rPr>
        <w:t xml:space="preserve">featured </w:t>
      </w:r>
      <w:r>
        <w:rPr>
          <w:rFonts w:ascii="Spectral" w:hAnsi="Spectral"/>
          <w:bCs/>
          <w:sz w:val="22"/>
          <w:szCs w:val="22"/>
          <w:lang w:val="en-US"/>
        </w:rPr>
        <w:t xml:space="preserve">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="00397DD2" w:rsidRPr="00397DD2">
        <w:rPr>
          <w:rFonts w:ascii="Spectral" w:hAnsi="Spectral"/>
          <w:bCs/>
          <w:sz w:val="22"/>
          <w:szCs w:val="22"/>
          <w:lang w:val="en-US"/>
        </w:rPr>
        <w:t>The Science of Wisdom in the Face of World’s Social Challenges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="00397DD2" w:rsidRPr="00397DD2">
        <w:rPr>
          <w:rFonts w:ascii="Spectral" w:hAnsi="Spectral"/>
          <w:b/>
          <w:sz w:val="22"/>
          <w:szCs w:val="22"/>
          <w:lang w:val="en-US"/>
        </w:rPr>
        <w:t>I. Grossman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397DD2">
        <w:rPr>
          <w:rFonts w:ascii="Spectral" w:hAnsi="Spectral"/>
          <w:bCs/>
          <w:i/>
          <w:iCs/>
          <w:sz w:val="22"/>
          <w:szCs w:val="22"/>
          <w:lang w:val="en-US"/>
        </w:rPr>
        <w:t xml:space="preserve">The </w:t>
      </w:r>
      <w:r w:rsidR="00397DD2" w:rsidRPr="00397DD2">
        <w:rPr>
          <w:rFonts w:ascii="Spectral" w:hAnsi="Spectral"/>
          <w:bCs/>
          <w:i/>
          <w:iCs/>
          <w:sz w:val="22"/>
          <w:szCs w:val="22"/>
          <w:lang w:val="en-US"/>
        </w:rPr>
        <w:t>14th Biennial Conference of the Asian Association of Social Psychology</w:t>
      </w:r>
      <w:r w:rsidR="00397DD2"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397DD2">
        <w:rPr>
          <w:rFonts w:ascii="Spectral" w:hAnsi="Spectral"/>
          <w:bCs/>
          <w:sz w:val="22"/>
          <w:szCs w:val="22"/>
          <w:lang w:val="en-US"/>
        </w:rPr>
        <w:t>Seoul, Korea</w:t>
      </w:r>
      <w:r w:rsidR="00397DD2" w:rsidRPr="00CC459F">
        <w:rPr>
          <w:rFonts w:ascii="Spectral" w:hAnsi="Spectral"/>
          <w:bCs/>
          <w:sz w:val="22"/>
          <w:szCs w:val="22"/>
          <w:lang w:val="en-US"/>
        </w:rPr>
        <w:t>. (</w:t>
      </w:r>
      <w:r w:rsidR="00397DD2"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2D7E8C43" w14:textId="20F14061" w:rsidR="007502E3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>
        <w:rPr>
          <w:u w:val="single"/>
          <w:lang w:val="en-US"/>
        </w:rPr>
        <w:t>Rotella</w:t>
      </w:r>
      <w:r w:rsidRPr="007502E3">
        <w:rPr>
          <w:u w:val="single"/>
        </w:rPr>
        <w:t>,</w:t>
      </w:r>
      <w:r w:rsidRPr="007502E3">
        <w:rPr>
          <w:u w:val="single"/>
          <w:lang w:val="en-US"/>
        </w:rPr>
        <w:t xml:space="preserve"> </w:t>
      </w:r>
      <w:r>
        <w:rPr>
          <w:u w:val="single"/>
          <w:lang w:val="en-US"/>
        </w:rPr>
        <w:t>A</w:t>
      </w:r>
      <w:r>
        <w:rPr>
          <w:lang w:val="en-US"/>
        </w:rPr>
        <w:t>., Varnum</w:t>
      </w:r>
      <w:r>
        <w:t>,</w:t>
      </w:r>
      <w:r>
        <w:rPr>
          <w:lang w:val="en-US"/>
        </w:rPr>
        <w:t xml:space="preserve"> M. E. W., Sng, O. &amp;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>Increasing population densities predict decreasing fertility rates over time: A 174-nation investigatio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>32</w:t>
      </w:r>
      <w:r w:rsidRPr="007502E3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nd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Annual Meeting of thew Human Behavior &amp; Evolution Society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>(Virtual Conference).</w:t>
      </w:r>
    </w:p>
    <w:p w14:paraId="0101BC4E" w14:textId="7743528A" w:rsidR="007F1617" w:rsidRPr="00CC459F" w:rsidRDefault="007F1617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</w:t>
      </w:r>
    </w:p>
    <w:p w14:paraId="291655E5" w14:textId="77777777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>Sound judgment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lastRenderedPageBreak/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r w:rsidRPr="003059C8">
        <w:rPr>
          <w:rFonts w:ascii="Spectral" w:hAnsi="Spectral"/>
          <w:sz w:val="22"/>
          <w:szCs w:val="22"/>
          <w:lang w:val="en-CA"/>
        </w:rPr>
        <w:t xml:space="preserve">iennial conference of the Association for Research in Personality, Grand Rapids, Michigan. </w:t>
      </w:r>
    </w:p>
    <w:p w14:paraId="2FC100B0" w14:textId="792AC71E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in conflict: How rejection sensitivity and power positions influence wise-reason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1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>Why we hate utilitarians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bookmarkStart w:id="34" w:name="_Hlk95991226"/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bookmarkEnd w:id="34"/>
    <w:p w14:paraId="0CAE83CA" w14:textId="44C136EA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, Balance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 xml:space="preserve">in the symposium “Climato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lastRenderedPageBreak/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Tse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Behavioural Decision Research Conference, Kingston, ON.</w:t>
      </w:r>
    </w:p>
    <w:p w14:paraId="7A0E9EEC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ymposium “How Social-Class Cultures Shape Human Functioning and Flourishing” chaired by P. Dietze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Tse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4D2E7D">
      <w:pPr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>Discussant in the symposium “Continuity and changes in emotion socialization with globalization” chaired by M. Karasawa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Culture, fixed-world beliefs, and perceptions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applications” chaired by R. Gonzalez (Chair) and J. Smith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Teachman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Unpacking the rise of individualism: Social structure, infectious diseases, disasters, secularism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Brigard, F., Luco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35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De Brigard, F., Luco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35"/>
    <w:p w14:paraId="0E5DBA92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Emotional complexity, culture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3059C8" w:rsidRDefault="00CD3EDE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</w:t>
      </w:r>
      <w:r w:rsidRPr="003059C8">
        <w:rPr>
          <w:rFonts w:ascii="Spectral" w:hAnsi="Spectral" w:cs="Times New Roman"/>
        </w:rPr>
        <w:lastRenderedPageBreak/>
        <w:t>Outcomes” chaired by J. Glueck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4D2E7D">
      <w:pPr>
        <w:pStyle w:val="NoSpacing"/>
        <w:spacing w:after="240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>. Paper presented at the 2012 Southern Ontario Behavioural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Culture, social class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3C8C389C" w14:textId="718D8F02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elected poster presentations</w:t>
      </w:r>
      <w:r w:rsidR="00E425F9" w:rsidRPr="00932467">
        <w:rPr>
          <w:rFonts w:ascii="Spectral" w:hAnsi="Spectral"/>
          <w:b/>
          <w:lang w:val="en-US"/>
        </w:rPr>
        <w:t xml:space="preserve"> </w:t>
      </w:r>
    </w:p>
    <w:p w14:paraId="1A130706" w14:textId="77777777" w:rsidR="00932467" w:rsidRDefault="00932467" w:rsidP="00932467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109E24FE" w14:textId="77777777" w:rsidR="00932467" w:rsidRDefault="00932467" w:rsidP="00CC459F">
      <w:pPr>
        <w:ind w:left="720" w:hanging="706"/>
        <w:rPr>
          <w:rFonts w:ascii="Spectral" w:hAnsi="Spectral"/>
          <w:sz w:val="22"/>
          <w:szCs w:val="22"/>
          <w:u w:val="single"/>
          <w:lang w:val="en-CA"/>
        </w:rPr>
      </w:pPr>
    </w:p>
    <w:p w14:paraId="62725348" w14:textId="14EE2F6D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Judging others’ wise reasoning: Wise writers are perceived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Scornia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2431CDC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287F5BE3" w14:textId="35A83E70" w:rsidR="00A16A08" w:rsidRPr="00932467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207FA023" w14:textId="2175BAF2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160913F1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/lay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3B47D90D" w14:textId="3605D65D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6E1D7B47" w:rsidR="00A16A08" w:rsidRPr="003059C8" w:rsidRDefault="0062102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udgment &amp; Decision-making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74A6A376" w14:textId="77777777" w:rsidR="009563C1" w:rsidRDefault="009563C1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</w:p>
    <w:p w14:paraId="10D1F3CF" w14:textId="79C42404" w:rsidR="007D260D" w:rsidRPr="00932467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CC459F" w:rsidRPr="001A4386" w14:paraId="7761E0A2" w14:textId="77777777" w:rsidTr="006B6BC9">
        <w:tc>
          <w:tcPr>
            <w:tcW w:w="1960" w:type="dxa"/>
          </w:tcPr>
          <w:p w14:paraId="3396D5BF" w14:textId="77777777" w:rsidR="00932467" w:rsidRDefault="00932467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2499089A" w14:textId="5006E548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66832EFE" w14:textId="77777777" w:rsidR="00932467" w:rsidRDefault="00932467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</w:p>
          <w:p w14:paraId="1DEBBA96" w14:textId="3C92CB04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CC459F" w:rsidRPr="001A4386" w14:paraId="4D51B433" w14:textId="77777777" w:rsidTr="006B6BC9">
        <w:tc>
          <w:tcPr>
            <w:tcW w:w="1960" w:type="dxa"/>
          </w:tcPr>
          <w:p w14:paraId="0E9D3528" w14:textId="347FC54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 w:rsidR="00251B6E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19/ 2017/2014/ Winter 2013</w:t>
            </w:r>
          </w:p>
        </w:tc>
        <w:tc>
          <w:tcPr>
            <w:tcW w:w="8120" w:type="dxa"/>
          </w:tcPr>
          <w:p w14:paraId="7A00CD9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400CFCF9" w14:textId="0BDC7E2A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CC459F" w:rsidRPr="001A4386" w14:paraId="1F614837" w14:textId="77777777" w:rsidTr="006B6BC9">
        <w:tc>
          <w:tcPr>
            <w:tcW w:w="1960" w:type="dxa"/>
          </w:tcPr>
          <w:p w14:paraId="787B8813" w14:textId="7A0D3620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CC459F" w:rsidRPr="001A4386" w14:paraId="2A4D9CE2" w14:textId="77777777" w:rsidTr="006B6BC9">
        <w:tc>
          <w:tcPr>
            <w:tcW w:w="1960" w:type="dxa"/>
          </w:tcPr>
          <w:p w14:paraId="499272CA" w14:textId="007E3C8C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/</w:t>
            </w:r>
          </w:p>
          <w:p w14:paraId="7670F8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388698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12201E0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CC459F" w:rsidRPr="003059C8" w14:paraId="2B8D910C" w14:textId="77777777" w:rsidTr="006B6BC9">
        <w:tc>
          <w:tcPr>
            <w:tcW w:w="1960" w:type="dxa"/>
          </w:tcPr>
          <w:p w14:paraId="686E713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CC459F" w:rsidRPr="001A4386" w14:paraId="74B2B8AD" w14:textId="77777777" w:rsidTr="006B6BC9">
        <w:tc>
          <w:tcPr>
            <w:tcW w:w="1960" w:type="dxa"/>
          </w:tcPr>
          <w:p w14:paraId="2B0EF75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Fall 2017</w:t>
            </w:r>
          </w:p>
        </w:tc>
        <w:tc>
          <w:tcPr>
            <w:tcW w:w="8120" w:type="dxa"/>
          </w:tcPr>
          <w:p w14:paraId="3E4329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CC459F" w:rsidRPr="003059C8" w14:paraId="719F612D" w14:textId="77777777" w:rsidTr="006B6BC9">
        <w:tc>
          <w:tcPr>
            <w:tcW w:w="1960" w:type="dxa"/>
          </w:tcPr>
          <w:p w14:paraId="3982BE1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CC459F" w:rsidRPr="003059C8" w14:paraId="62B7BB9F" w14:textId="77777777" w:rsidTr="006B6BC9">
        <w:tc>
          <w:tcPr>
            <w:tcW w:w="1960" w:type="dxa"/>
          </w:tcPr>
          <w:p w14:paraId="7936F42F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CC459F" w:rsidRPr="001A4386" w14:paraId="7E88EC71" w14:textId="77777777" w:rsidTr="006B6BC9">
        <w:tc>
          <w:tcPr>
            <w:tcW w:w="1960" w:type="dxa"/>
          </w:tcPr>
          <w:p w14:paraId="19C8F05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CC459F" w:rsidRPr="001A4386" w14:paraId="10FFAFAB" w14:textId="77777777" w:rsidTr="006B6BC9">
        <w:tc>
          <w:tcPr>
            <w:tcW w:w="1960" w:type="dxa"/>
          </w:tcPr>
          <w:p w14:paraId="027A8D1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acilitation and refinement of pedagogical skills for college-level instructors.</w:t>
            </w:r>
          </w:p>
        </w:tc>
      </w:tr>
      <w:tr w:rsidR="00CC459F" w:rsidRPr="001A4386" w14:paraId="02D78EE0" w14:textId="77777777" w:rsidTr="006B6BC9">
        <w:tc>
          <w:tcPr>
            <w:tcW w:w="1960" w:type="dxa"/>
          </w:tcPr>
          <w:p w14:paraId="1D261E6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09 / </w:t>
            </w:r>
          </w:p>
          <w:p w14:paraId="1912251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CC459F" w:rsidRPr="001A4386" w14:paraId="0594FC5E" w14:textId="77777777" w:rsidTr="006B6BC9">
        <w:tc>
          <w:tcPr>
            <w:tcW w:w="1960" w:type="dxa"/>
          </w:tcPr>
          <w:p w14:paraId="0EB6782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Hold two weekly 2h seminars, created assignments, exams and class activities, graded papers.</w:t>
            </w:r>
          </w:p>
        </w:tc>
      </w:tr>
      <w:tr w:rsidR="00CC459F" w:rsidRPr="001A4386" w14:paraId="6A797D8B" w14:textId="77777777" w:rsidTr="006B6BC9">
        <w:tc>
          <w:tcPr>
            <w:tcW w:w="1960" w:type="dxa"/>
          </w:tcPr>
          <w:p w14:paraId="269B1A8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weekly 2h seminars, created assignments, exams and class activities, graded papers.</w:t>
            </w:r>
          </w:p>
        </w:tc>
      </w:tr>
      <w:tr w:rsidR="00CC459F" w:rsidRPr="001A4386" w14:paraId="053517B4" w14:textId="77777777" w:rsidTr="006B6BC9">
        <w:tc>
          <w:tcPr>
            <w:tcW w:w="1960" w:type="dxa"/>
          </w:tcPr>
          <w:p w14:paraId="6148124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35C71D66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408" w:type="dxa"/>
          </w:tcPr>
          <w:p w14:paraId="00F75A1B" w14:textId="76F1D00B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</w:p>
        </w:tc>
      </w:tr>
      <w:tr w:rsidR="00B23670" w:rsidRPr="001A4386" w14:paraId="2400F5A6" w14:textId="77777777" w:rsidTr="006B6BC9">
        <w:tc>
          <w:tcPr>
            <w:tcW w:w="1762" w:type="dxa"/>
          </w:tcPr>
          <w:p w14:paraId="56CD6FA3" w14:textId="68CBE746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408" w:type="dxa"/>
          </w:tcPr>
          <w:p w14:paraId="22409E2D" w14:textId="3C154AA9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&amp; Sound judgment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36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36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Lecture at the 2018 Limmud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upervision</w:t>
      </w:r>
    </w:p>
    <w:p w14:paraId="04E5DAED" w14:textId="77777777" w:rsidR="00932467" w:rsidRDefault="00932467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590B1C5" w14:textId="6627188E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87CA1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686061F6" w14:textId="7D7AF76D" w:rsidR="00C5079E" w:rsidRPr="00387CA1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iCs/>
                <w:color w:val="000000"/>
                <w:sz w:val="22"/>
                <w:szCs w:val="22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049BA1E5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D2F5B71" w14:textId="03F261B9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387CA1" w:rsidRPr="003059C8" w14:paraId="13225AF8" w14:textId="77777777" w:rsidTr="00296631">
        <w:tc>
          <w:tcPr>
            <w:tcW w:w="1818" w:type="dxa"/>
          </w:tcPr>
          <w:p w14:paraId="06431828" w14:textId="27082BD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7026D27" w14:textId="65F813C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Jennifer Xie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 Willms</w:t>
            </w:r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6E68AA7F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4061AE04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E5DAE3C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6AF22B61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eara Khoramshani</w:t>
            </w:r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 Jafry</w:t>
            </w:r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1848F5A6" w14:textId="77777777" w:rsidR="00B34677" w:rsidRDefault="00B34677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0DA40923" w14:textId="619E7DB2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48B7C131" w14:textId="77777777" w:rsidR="00B34677" w:rsidRDefault="00B34677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3E42F22" w14:textId="2433D9C3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3461BA46" w14:textId="77777777" w:rsidR="00B34677" w:rsidRDefault="00B34677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5961F2" w14:textId="4C7B61BF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614BD2BC" w14:textId="77777777" w:rsidR="00932467" w:rsidRDefault="0093246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A0763D" w14:textId="5AD610B5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0BB61D6" w14:textId="27FE3F4E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198AFC01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6A576228" w14:textId="2E15E8A6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1A4386" w14:paraId="647C502E" w14:textId="77777777" w:rsidTr="00296631">
        <w:tc>
          <w:tcPr>
            <w:tcW w:w="1818" w:type="dxa"/>
          </w:tcPr>
          <w:p w14:paraId="6E98D81F" w14:textId="0CAC5C36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Ekaterina Osavoliuk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1CCBE6DA" w14:textId="77777777" w:rsidTr="00296631">
        <w:tc>
          <w:tcPr>
            <w:tcW w:w="1818" w:type="dxa"/>
          </w:tcPr>
          <w:p w14:paraId="234E573B" w14:textId="45FE3B1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nna Adamyan, School of Psychology, Higher School of Economics, Russia</w:t>
            </w:r>
          </w:p>
        </w:tc>
      </w:tr>
      <w:tr w:rsidR="00B34677" w:rsidRPr="001A4386" w14:paraId="79934012" w14:textId="77777777" w:rsidTr="00296631">
        <w:tc>
          <w:tcPr>
            <w:tcW w:w="1818" w:type="dxa"/>
          </w:tcPr>
          <w:p w14:paraId="47121603" w14:textId="1422038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indsay Tunbridge, Faculty of Health, Deakin University, Australia</w:t>
            </w:r>
          </w:p>
        </w:tc>
      </w:tr>
      <w:tr w:rsidR="00B34677" w:rsidRPr="001A4386" w14:paraId="75AF3AB2" w14:textId="77777777" w:rsidTr="00296631">
        <w:tc>
          <w:tcPr>
            <w:tcW w:w="1818" w:type="dxa"/>
          </w:tcPr>
          <w:p w14:paraId="7CEC8577" w14:textId="1B6B106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B34677" w:rsidRPr="001A4386" w14:paraId="47FC95D9" w14:textId="77777777" w:rsidTr="00296631">
        <w:tc>
          <w:tcPr>
            <w:tcW w:w="1818" w:type="dxa"/>
          </w:tcPr>
          <w:p w14:paraId="3051580D" w14:textId="199B0BE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 Dubov, School of Psychology, Higher School of Economics, Russia</w:t>
            </w:r>
          </w:p>
        </w:tc>
      </w:tr>
      <w:tr w:rsidR="00B34677" w:rsidRPr="001A4386" w14:paraId="6EA85765" w14:textId="77777777" w:rsidTr="00296631">
        <w:tc>
          <w:tcPr>
            <w:tcW w:w="1818" w:type="dxa"/>
          </w:tcPr>
          <w:p w14:paraId="3EEBFC87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B34677" w:rsidRPr="001A4386" w14:paraId="0F73878E" w14:textId="77777777" w:rsidTr="00296631">
        <w:tc>
          <w:tcPr>
            <w:tcW w:w="1818" w:type="dxa"/>
          </w:tcPr>
          <w:p w14:paraId="42A88BBF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7DABDD8B" w14:textId="77777777" w:rsidR="00862655" w:rsidRPr="00932467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1A4386" w14:paraId="634BC4B8" w14:textId="77777777" w:rsidTr="00283386">
        <w:tc>
          <w:tcPr>
            <w:tcW w:w="1530" w:type="dxa"/>
          </w:tcPr>
          <w:p w14:paraId="56A50245" w14:textId="77777777" w:rsidR="00932467" w:rsidRDefault="00932467" w:rsidP="00283386">
            <w:pPr>
              <w:pStyle w:val="NoSpacing"/>
              <w:rPr>
                <w:rFonts w:ascii="Spectral" w:hAnsi="Spectral" w:cs="Times New Roman"/>
              </w:rPr>
            </w:pPr>
          </w:p>
          <w:p w14:paraId="455F189A" w14:textId="010C79B0" w:rsidR="00862655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Default="00932467" w:rsidP="00283386">
            <w:pPr>
              <w:pStyle w:val="NoSpacing"/>
              <w:rPr>
                <w:rFonts w:ascii="Spectral" w:hAnsi="Spectral"/>
                <w:lang w:val="en-US"/>
              </w:rPr>
            </w:pPr>
          </w:p>
          <w:p w14:paraId="6C3FB691" w14:textId="1354E6CA" w:rsidR="00862655" w:rsidRPr="00826D73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62655" w:rsidRPr="001A4386" w14:paraId="3AE7CD62" w14:textId="77777777" w:rsidTr="00283386">
        <w:tc>
          <w:tcPr>
            <w:tcW w:w="1530" w:type="dxa"/>
          </w:tcPr>
          <w:p w14:paraId="6CC6C4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862655" w:rsidRPr="001A4386" w14:paraId="39EE42E3" w14:textId="77777777" w:rsidTr="00283386">
        <w:tc>
          <w:tcPr>
            <w:tcW w:w="1530" w:type="dxa"/>
          </w:tcPr>
          <w:p w14:paraId="69BEF746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Honours Thesis Award (for Yoonjee Michelle Yeh)</w:t>
            </w:r>
          </w:p>
        </w:tc>
      </w:tr>
      <w:tr w:rsidR="00862655" w:rsidRPr="001A4386" w14:paraId="3F45428F" w14:textId="77777777" w:rsidTr="00283386">
        <w:tc>
          <w:tcPr>
            <w:tcW w:w="1530" w:type="dxa"/>
          </w:tcPr>
          <w:p w14:paraId="0488E19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862655" w:rsidRPr="001A4386" w14:paraId="7371E59D" w14:textId="77777777" w:rsidTr="00283386">
        <w:tc>
          <w:tcPr>
            <w:tcW w:w="1530" w:type="dxa"/>
          </w:tcPr>
          <w:p w14:paraId="5F173E44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862655" w:rsidRPr="001A4386" w14:paraId="30BCCC5B" w14:textId="77777777" w:rsidTr="00283386">
        <w:tc>
          <w:tcPr>
            <w:tcW w:w="1530" w:type="dxa"/>
          </w:tcPr>
          <w:p w14:paraId="73829B0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862655" w:rsidRPr="001A4386" w14:paraId="2F8CF56E" w14:textId="77777777" w:rsidTr="00283386">
        <w:tc>
          <w:tcPr>
            <w:tcW w:w="1530" w:type="dxa"/>
          </w:tcPr>
          <w:p w14:paraId="55F8978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862655" w:rsidRPr="001A4386" w14:paraId="3FEDB59E" w14:textId="77777777" w:rsidTr="00283386">
        <w:tc>
          <w:tcPr>
            <w:tcW w:w="1530" w:type="dxa"/>
          </w:tcPr>
          <w:p w14:paraId="4DB0447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Warren Ober Award for outstanding teaching at the UW (for H. Santos)</w:t>
            </w:r>
          </w:p>
        </w:tc>
      </w:tr>
      <w:tr w:rsidR="00862655" w:rsidRPr="001A4386" w14:paraId="0BD2D4B7" w14:textId="77777777" w:rsidTr="00283386">
        <w:tc>
          <w:tcPr>
            <w:tcW w:w="1530" w:type="dxa"/>
          </w:tcPr>
          <w:p w14:paraId="1D5D53E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862655" w:rsidRPr="001A4386" w14:paraId="428B66E2" w14:textId="77777777" w:rsidTr="00283386">
        <w:tc>
          <w:tcPr>
            <w:tcW w:w="1530" w:type="dxa"/>
          </w:tcPr>
          <w:p w14:paraId="32372C6D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862655" w:rsidRPr="001A4386" w14:paraId="7379B33F" w14:textId="77777777" w:rsidTr="00283386">
        <w:tc>
          <w:tcPr>
            <w:tcW w:w="1530" w:type="dxa"/>
          </w:tcPr>
          <w:p w14:paraId="78F6BE4B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862655" w:rsidRPr="001A4386" w14:paraId="75434866" w14:textId="77777777" w:rsidTr="00283386">
        <w:tc>
          <w:tcPr>
            <w:tcW w:w="1530" w:type="dxa"/>
          </w:tcPr>
          <w:p w14:paraId="1EDE6CA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CAD$25,000; 1 of 5 allotted to University of Waterloo; for A. C. Huynh)</w:t>
            </w:r>
          </w:p>
        </w:tc>
      </w:tr>
      <w:tr w:rsidR="00862655" w:rsidRPr="001A4386" w14:paraId="104A9839" w14:textId="77777777" w:rsidTr="00283386">
        <w:tc>
          <w:tcPr>
            <w:tcW w:w="1530" w:type="dxa"/>
          </w:tcPr>
          <w:p w14:paraId="313D70CF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H. Oakes)</w:t>
            </w:r>
          </w:p>
        </w:tc>
      </w:tr>
      <w:tr w:rsidR="00862655" w:rsidRPr="001A4386" w14:paraId="23818D0A" w14:textId="77777777" w:rsidTr="00283386">
        <w:tc>
          <w:tcPr>
            <w:tcW w:w="1530" w:type="dxa"/>
          </w:tcPr>
          <w:p w14:paraId="18BE8A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A. C. Huynh)</w:t>
            </w:r>
          </w:p>
        </w:tc>
      </w:tr>
      <w:tr w:rsidR="00862655" w:rsidRPr="001A4386" w14:paraId="5412F911" w14:textId="77777777" w:rsidTr="00283386">
        <w:tc>
          <w:tcPr>
            <w:tcW w:w="1530" w:type="dxa"/>
          </w:tcPr>
          <w:p w14:paraId="3C0C79A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A. C. Huynh)</w:t>
            </w:r>
          </w:p>
        </w:tc>
      </w:tr>
      <w:tr w:rsidR="00862655" w:rsidRPr="001A4386" w14:paraId="5B95E8FE" w14:textId="77777777" w:rsidTr="00283386">
        <w:tc>
          <w:tcPr>
            <w:tcW w:w="1530" w:type="dxa"/>
          </w:tcPr>
          <w:p w14:paraId="76E9ECD8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A. C. Huynh)</w:t>
            </w:r>
          </w:p>
        </w:tc>
      </w:tr>
      <w:tr w:rsidR="00862655" w:rsidRPr="001A4386" w14:paraId="607CDB70" w14:textId="77777777" w:rsidTr="00283386">
        <w:tc>
          <w:tcPr>
            <w:tcW w:w="1530" w:type="dxa"/>
          </w:tcPr>
          <w:p w14:paraId="211832F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Default="00862655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</w:p>
    <w:p w14:paraId="48B8411F" w14:textId="4EAA85D3" w:rsidR="008E6F82" w:rsidRPr="00932467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lang w:val="en-US"/>
        </w:rPr>
      </w:pPr>
      <w:r w:rsidRPr="00932467">
        <w:rPr>
          <w:rFonts w:ascii="NeueHaasGroteskDisp Pro Md" w:hAnsi="NeueHaasGroteskDisp Pro Md"/>
          <w:lang w:val="en-US"/>
        </w:rPr>
        <w:t>Leadership</w:t>
      </w:r>
    </w:p>
    <w:p w14:paraId="1E986261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1A2E1171" w14:textId="0AF61BE2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1A4386" w14:paraId="58F9609C" w14:textId="77777777" w:rsidTr="000C5FFA">
        <w:tc>
          <w:tcPr>
            <w:tcW w:w="1800" w:type="dxa"/>
          </w:tcPr>
          <w:p w14:paraId="1C69AB8B" w14:textId="4AF478D2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1CE6AFF7" w14:textId="1FCBE57C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Department of Psychology Colloquium Series</w:t>
            </w:r>
          </w:p>
        </w:tc>
      </w:tr>
      <w:tr w:rsidR="009563C1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0219ECB" w14:textId="06ABC5EF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Graduate Committee</w:t>
            </w:r>
          </w:p>
        </w:tc>
      </w:tr>
      <w:tr w:rsidR="009563C1" w:rsidRPr="001A4386" w14:paraId="070656E4" w14:textId="77777777" w:rsidTr="000C5FFA">
        <w:tc>
          <w:tcPr>
            <w:tcW w:w="1800" w:type="dxa"/>
          </w:tcPr>
          <w:p w14:paraId="38BB3CB9" w14:textId="192EBA9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02155263" w14:textId="30B7E0E8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9563C1" w:rsidRPr="001A4386" w14:paraId="61822F7E" w14:textId="77777777" w:rsidTr="000C5FFA">
        <w:tc>
          <w:tcPr>
            <w:tcW w:w="1800" w:type="dxa"/>
          </w:tcPr>
          <w:p w14:paraId="27B0C260" w14:textId="39B2AA16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 xml:space="preserve">2019 </w:t>
            </w:r>
          </w:p>
        </w:tc>
        <w:tc>
          <w:tcPr>
            <w:tcW w:w="8370" w:type="dxa"/>
          </w:tcPr>
          <w:p w14:paraId="431D98F8" w14:textId="1633DFBE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9563C1" w:rsidRPr="001A4386" w14:paraId="730C1D9B" w14:textId="77777777" w:rsidTr="000C5FFA">
        <w:tc>
          <w:tcPr>
            <w:tcW w:w="1800" w:type="dxa"/>
          </w:tcPr>
          <w:p w14:paraId="5A64E6F6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(Co-)Organizer of the Ziva Kunda Memorial Lecture</w:t>
            </w:r>
          </w:p>
        </w:tc>
      </w:tr>
      <w:tr w:rsidR="009563C1" w:rsidRPr="001A4386" w14:paraId="26832C99" w14:textId="77777777" w:rsidTr="000C5FFA">
        <w:tc>
          <w:tcPr>
            <w:tcW w:w="1800" w:type="dxa"/>
          </w:tcPr>
          <w:p w14:paraId="32D8BEB7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9563C1" w:rsidRPr="001A4386" w14:paraId="32B746A4" w14:textId="77777777" w:rsidTr="000C5FFA">
        <w:tc>
          <w:tcPr>
            <w:tcW w:w="1800" w:type="dxa"/>
          </w:tcPr>
          <w:p w14:paraId="1152C213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5DB7293A" w14:textId="4E1CDEC3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p w14:paraId="449AB0A9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BD884B" w14:textId="7D782AB8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p w14:paraId="060BC132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- present</w:t>
            </w:r>
          </w:p>
        </w:tc>
        <w:tc>
          <w:tcPr>
            <w:tcW w:w="8357" w:type="dxa"/>
          </w:tcPr>
          <w:p w14:paraId="7C8EBBBE" w14:textId="308D37C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1E02BA68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33F0F4F1" w14:textId="198853C7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Professional</w:t>
      </w:r>
    </w:p>
    <w:p w14:paraId="5D7FBBB0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6033E1B" w14:textId="7DD48859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5F0C6F6A" w14:textId="77777777" w:rsidTr="000C5FFA">
        <w:tc>
          <w:tcPr>
            <w:tcW w:w="1800" w:type="dxa"/>
          </w:tcPr>
          <w:p w14:paraId="41FDAE48" w14:textId="6239732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C13CF82" w14:textId="585B4CF0" w:rsidR="00387CA1" w:rsidRPr="00387CA1" w:rsidRDefault="004A451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under and o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ganizer of the </w:t>
            </w:r>
            <w:r w:rsidR="00387CA1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021 International Wisdom Summit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virtual).</w:t>
            </w:r>
          </w:p>
        </w:tc>
      </w:tr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7" w:name="_Hlk61029988"/>
            <w:bookmarkStart w:id="38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39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39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  <w:r w:rsidR="004A451F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ancelled)</w:t>
            </w:r>
          </w:p>
        </w:tc>
      </w:tr>
      <w:bookmarkEnd w:id="37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38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05927378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27935735" w14:textId="0850246F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36285589" w14:textId="77777777" w:rsidTr="000C5FFA">
        <w:tc>
          <w:tcPr>
            <w:tcW w:w="1800" w:type="dxa"/>
          </w:tcPr>
          <w:p w14:paraId="3D3F067C" w14:textId="724AB330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3059C8" w:rsidRDefault="004C42E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Bienn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i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eeting of the 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>Asian Association of Social Psychology</w:t>
            </w:r>
          </w:p>
        </w:tc>
      </w:tr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Default="002154BF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31E96EAF" w14:textId="73CEA20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0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40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09903705" w14:textId="1307222A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Editorial Services</w:t>
      </w:r>
    </w:p>
    <w:p w14:paraId="0585ECA7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2BD7B16" w14:textId="69B5FBB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6A27F499" w14:textId="2C211E7E" w:rsidR="00621294" w:rsidRPr="003059C8" w:rsidRDefault="007564A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1" w:name="_Hlk47042709"/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– present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19DF8A4B" w14:textId="301C5F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Flagship journal of </w:t>
      </w:r>
      <w:r w:rsidRPr="003059C8">
        <w:rPr>
          <w:rFonts w:ascii="Spectral" w:hAnsi="Spectral"/>
          <w:b/>
          <w:sz w:val="22"/>
          <w:szCs w:val="22"/>
          <w:lang w:val="en-US"/>
        </w:rPr>
        <w:t>SESP, ARP, SPSP, and EASP</w:t>
      </w:r>
      <w:r w:rsidRPr="003059C8">
        <w:rPr>
          <w:rFonts w:ascii="Spectral" w:hAnsi="Spectral"/>
          <w:sz w:val="22"/>
          <w:szCs w:val="22"/>
          <w:lang w:val="en-US" w:eastAsia="en-CA"/>
        </w:rPr>
        <w:t>/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Impact factor = </w:t>
      </w:r>
      <w:r w:rsidR="00527121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2FC92AA0" w14:textId="5DB3E98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="009563C1"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9563C1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American Psychology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)</w:t>
      </w:r>
    </w:p>
    <w:p w14:paraId="53750B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Impact factor = 4.86</w:t>
      </w:r>
    </w:p>
    <w:p w14:paraId="11729A2B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bookmarkStart w:id="42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– 2020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43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43"/>
    </w:p>
    <w:p w14:paraId="74910B2E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4.74</w:t>
      </w:r>
    </w:p>
    <w:p w14:paraId="4FDF9962" w14:textId="7001BFE0" w:rsidR="00621294" w:rsidRPr="003059C8" w:rsidRDefault="00251B6E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20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 xml:space="preserve"> -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>21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            Guest Editor at </w:t>
      </w:r>
      <w:bookmarkStart w:id="44" w:name="_Hlk47042805"/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44"/>
    </w:p>
    <w:p w14:paraId="55A9F948" w14:textId="120763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60</w:t>
      </w:r>
    </w:p>
    <w:bookmarkEnd w:id="42"/>
    <w:p w14:paraId="3AA49D9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</w:p>
    <w:p w14:paraId="583E4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685EFC4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5" w:name="_Hlk47042836"/>
      <w:bookmarkEnd w:id="41"/>
      <w:r w:rsidRPr="003059C8">
        <w:rPr>
          <w:rFonts w:ascii="Spectral" w:hAnsi="Spectral"/>
          <w:sz w:val="22"/>
          <w:szCs w:val="22"/>
          <w:lang w:val="en-GB" w:eastAsia="en-CA"/>
        </w:rPr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1F011CA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lastRenderedPageBreak/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5"/>
    <w:p w14:paraId="08B57CA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357CC7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0BFF4175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Editorial Board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428140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New flagship journal of the Society for Affective Science</w:t>
      </w:r>
    </w:p>
    <w:p w14:paraId="7FC98501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</w:p>
    <w:p w14:paraId="71006847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81</w:t>
      </w:r>
    </w:p>
    <w:p w14:paraId="738C8829" w14:textId="64B37EA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715083F4" w14:textId="13F960F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Premier journal in social and personality psychology / Impact factor = </w:t>
      </w:r>
      <w:r w:rsidR="001A4386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38E3199B" w14:textId="6C8F47C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6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ttitudes and Social Cognition</w:t>
      </w:r>
    </w:p>
    <w:p w14:paraId="7B5A33C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35BC3623" w14:textId="3331768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="009563C1">
        <w:rPr>
          <w:rFonts w:ascii="Spectral" w:hAnsi="Spectral"/>
          <w:sz w:val="22"/>
          <w:szCs w:val="22"/>
          <w:lang w:val="en-US" w:eastAsia="en-CA"/>
        </w:rPr>
        <w:tab/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</w:p>
    <w:p w14:paraId="1075A71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0C9911E7" w14:textId="5ECE4A1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</w:p>
    <w:p w14:paraId="675082E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6"/>
    <w:p w14:paraId="16BA32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</w:p>
    <w:p w14:paraId="00342C9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6CA067BD" w14:textId="73DB41FA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60B89C4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6DE34C07" w14:textId="77777777" w:rsidR="009C43E0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E77E571" w14:textId="54B63A31" w:rsidR="00621294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t xml:space="preserve">Ad-hoc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4E4B92E2" w14:textId="77777777" w:rsidR="00932467" w:rsidRPr="003059C8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615E644" w14:textId="4050860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525F5"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5D5B82" w:rsidRPr="003059C8">
        <w:rPr>
          <w:rFonts w:ascii="Spectral" w:hAnsi="Spectral"/>
          <w:sz w:val="22"/>
          <w:szCs w:val="22"/>
          <w:lang w:val="en-US" w:eastAsia="en-CA"/>
        </w:rPr>
        <w:t>Behavioral and Brain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61056"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Experimental Psychology: General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</w:p>
    <w:p w14:paraId="663EDAF6" w14:textId="6DE2AE1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35F20">
        <w:rPr>
          <w:rFonts w:ascii="Spectral" w:hAnsi="Spectral"/>
          <w:sz w:val="22"/>
          <w:szCs w:val="22"/>
          <w:lang w:val="en-US" w:eastAsia="en-CA"/>
        </w:rPr>
        <w:t>Innovation in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0C5FFA" w:rsidRPr="003059C8">
        <w:rPr>
          <w:rFonts w:ascii="Spectral" w:hAnsi="Spectral"/>
          <w:sz w:val="22"/>
          <w:szCs w:val="22"/>
          <w:lang w:val="en-US" w:eastAsia="en-CA"/>
        </w:rPr>
        <w:t>MIT Pres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507E4FD7" w14:textId="5A639D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0ADF88C3" w14:textId="3FC039A0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roceedings of the Royal Society: Biological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nomic Bulletin &amp;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lastRenderedPageBreak/>
        <w:t>Transactions of Affective Computing</w:t>
      </w:r>
    </w:p>
    <w:p w14:paraId="1EA06917" w14:textId="77777777" w:rsidR="00C352A4" w:rsidRDefault="00C352A4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433DE640" w14:textId="444EC11E" w:rsidR="006B470D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Grant Reviewing</w:t>
      </w:r>
    </w:p>
    <w:p w14:paraId="1C536DA6" w14:textId="77777777" w:rsidR="00932467" w:rsidRPr="00C352A4" w:rsidRDefault="00932467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C36CA6" w:rsidRPr="001A4386" w14:paraId="6036516E" w14:textId="77777777" w:rsidTr="000C5FFA">
        <w:tc>
          <w:tcPr>
            <w:tcW w:w="1530" w:type="dxa"/>
          </w:tcPr>
          <w:p w14:paraId="1A7ECC6C" w14:textId="14711069" w:rsidR="00C36CA6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3059C8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 w:rsidR="009D2506" w:rsidRPr="009D2506">
              <w:rPr>
                <w:rFonts w:ascii="Spectral" w:hAnsi="Spectral"/>
                <w:sz w:val="22"/>
                <w:szCs w:val="22"/>
                <w:lang w:val="en-US" w:eastAsia="en-CA"/>
              </w:rPr>
              <w:t>Transforming the Field of Cultural Evolution and its Application to Global Human Futures</w:t>
            </w:r>
            <w:r w:rsidR="009D2506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itiative of the Cultural Evolution Society</w:t>
            </w:r>
          </w:p>
        </w:tc>
      </w:tr>
      <w:tr w:rsidR="009563C1" w:rsidRPr="001A4386" w14:paraId="76EA8465" w14:textId="77777777" w:rsidTr="000C5FFA">
        <w:tc>
          <w:tcPr>
            <w:tcW w:w="1530" w:type="dxa"/>
          </w:tcPr>
          <w:p w14:paraId="5049BB49" w14:textId="74156029" w:rsidR="009563C1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1A4386" w14:paraId="64D57D78" w14:textId="77777777" w:rsidTr="000C5FFA">
        <w:tc>
          <w:tcPr>
            <w:tcW w:w="1530" w:type="dxa"/>
          </w:tcPr>
          <w:p w14:paraId="671DB547" w14:textId="0CDDD992" w:rsidR="00F35F20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3059C8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uropean </w:t>
            </w:r>
            <w:r w:rsidR="00AC4A4C">
              <w:rPr>
                <w:rFonts w:ascii="Spectral" w:hAnsi="Spectral"/>
                <w:sz w:val="22"/>
                <w:szCs w:val="22"/>
                <w:lang w:val="en-US" w:eastAsia="en-CA"/>
              </w:rPr>
              <w:t>Research Council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</w:p>
        </w:tc>
      </w:tr>
      <w:tr w:rsidR="00387CA1" w:rsidRPr="001A4386" w14:paraId="21C28587" w14:textId="77777777" w:rsidTr="000C5FFA">
        <w:tc>
          <w:tcPr>
            <w:tcW w:w="1530" w:type="dxa"/>
          </w:tcPr>
          <w:p w14:paraId="4E726327" w14:textId="350B88EF" w:rsidR="00387CA1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3059C8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7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8" w:name="_Hlk58969706"/>
            <w:bookmarkEnd w:id="4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9" w:name="_Hlk58969773"/>
            <w:bookmarkEnd w:id="4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COVID-19 Rapid Research 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0" w:name="_Hlk58969715"/>
            <w:bookmarkEnd w:id="4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1" w:name="_Hlk58969783"/>
            <w:bookmarkEnd w:id="50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2" w:name="_Hlk58969791"/>
            <w:bookmarkEnd w:id="51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3" w:name="_Hlk58969721"/>
            <w:bookmarkEnd w:id="5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bookmarkEnd w:id="53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Mitacs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Alexander von Humboldt Foundation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etherlands Organization for Scientific Research</w:t>
            </w:r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Polish National Science Foundation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-Israeli Foundation for Scientific Research and Development</w:t>
            </w:r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Research Foundation – Flanders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47A2334D" w:rsidR="00D3476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54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p w14:paraId="3496DB14" w14:textId="77777777" w:rsidR="00932467" w:rsidRPr="00C352A4" w:rsidRDefault="00932467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1A4386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3059C8" w:rsidRDefault="00387CA1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3059C8" w:rsidRDefault="00387CA1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rgiveness Scientific Advisory Board, Templeton World Charity Foundation</w:t>
            </w:r>
          </w:p>
        </w:tc>
      </w:tr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2390C3CA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present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34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54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35"/>
      <w:headerReference w:type="default" r:id="rId36"/>
      <w:footerReference w:type="even" r:id="rId37"/>
      <w:footerReference w:type="default" r:id="rId38"/>
      <w:headerReference w:type="first" r:id="rId39"/>
      <w:footerReference w:type="first" r:id="rId40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E7D4AAD" w14:textId="77777777" w:rsidR="009757C4" w:rsidRDefault="009757C4">
      <w:r>
        <w:separator/>
      </w:r>
    </w:p>
  </w:endnote>
  <w:endnote w:type="continuationSeparator" w:id="0">
    <w:p w14:paraId="4A6C759E" w14:textId="77777777" w:rsidR="009757C4" w:rsidRDefault="009757C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Yu Gothic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rFonts w:ascii="Spectral" w:hAnsi="Spectral"/>
        <w:noProof/>
      </w:rPr>
    </w:sdtEndPr>
    <w:sdtContent>
      <w:p w14:paraId="71E38B4D" w14:textId="33E3AA90" w:rsidR="00746886" w:rsidRPr="00746886" w:rsidRDefault="00746886">
        <w:pPr>
          <w:pStyle w:val="Footer"/>
          <w:jc w:val="right"/>
          <w:rPr>
            <w:rFonts w:ascii="Spectral" w:hAnsi="Spectral"/>
          </w:rPr>
        </w:pPr>
        <w:r w:rsidRPr="00746886">
          <w:rPr>
            <w:rFonts w:ascii="Spectral" w:hAnsi="Spectral"/>
          </w:rPr>
          <w:fldChar w:fldCharType="begin"/>
        </w:r>
        <w:r w:rsidRPr="00746886">
          <w:rPr>
            <w:rFonts w:ascii="Spectral" w:hAnsi="Spectral"/>
          </w:rPr>
          <w:instrText xml:space="preserve"> PAGE   \* MERGEFORMAT </w:instrText>
        </w:r>
        <w:r w:rsidRPr="00746886">
          <w:rPr>
            <w:rFonts w:ascii="Spectral" w:hAnsi="Spectral"/>
          </w:rPr>
          <w:fldChar w:fldCharType="separate"/>
        </w:r>
        <w:r w:rsidRPr="00746886">
          <w:rPr>
            <w:rFonts w:ascii="Spectral" w:hAnsi="Spectral"/>
            <w:noProof/>
          </w:rPr>
          <w:t>2</w:t>
        </w:r>
        <w:r w:rsidRPr="00746886">
          <w:rPr>
            <w:rFonts w:ascii="Spectral" w:hAnsi="Spectral"/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8C27FA2" w14:textId="77777777" w:rsidR="00EE480A" w:rsidRDefault="00EE480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B73061C" w14:textId="77777777" w:rsidR="009757C4" w:rsidRDefault="009757C4">
      <w:r>
        <w:separator/>
      </w:r>
    </w:p>
  </w:footnote>
  <w:footnote w:type="continuationSeparator" w:id="0">
    <w:p w14:paraId="0862F22F" w14:textId="77777777" w:rsidR="009757C4" w:rsidRDefault="009757C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4FE8DC7F" w:rsidR="00EC22D2" w:rsidRPr="00746886" w:rsidRDefault="00746886" w:rsidP="00746886">
    <w:pPr>
      <w:pStyle w:val="Header"/>
      <w:jc w:val="right"/>
      <w:rPr>
        <w:rFonts w:ascii="Spectral" w:hAnsi="Spectral"/>
        <w:sz w:val="22"/>
        <w:szCs w:val="22"/>
      </w:rPr>
    </w:pPr>
    <w:r w:rsidRPr="00746886">
      <w:rPr>
        <w:rFonts w:ascii="Spectral" w:hAnsi="Spectral"/>
        <w:sz w:val="22"/>
        <w:szCs w:val="22"/>
        <w:lang w:val="en-US"/>
      </w:rPr>
      <w:t xml:space="preserve">Grossmann CV, </w:t>
    </w:r>
    <w:r w:rsidR="00513249">
      <w:rPr>
        <w:rFonts w:ascii="Spectral" w:hAnsi="Spectral"/>
        <w:sz w:val="22"/>
        <w:szCs w:val="22"/>
        <w:lang w:val="en-US"/>
      </w:rPr>
      <w:t>0</w:t>
    </w:r>
    <w:r w:rsidR="00EE480A">
      <w:rPr>
        <w:rFonts w:ascii="Spectral" w:hAnsi="Spectral"/>
        <w:sz w:val="22"/>
        <w:szCs w:val="22"/>
        <w:lang w:val="en-US"/>
      </w:rPr>
      <w:t>3</w:t>
    </w:r>
    <w:r w:rsidRPr="00746886">
      <w:rPr>
        <w:rFonts w:ascii="Spectral" w:hAnsi="Spectral"/>
        <w:sz w:val="22"/>
        <w:szCs w:val="22"/>
        <w:lang w:val="en-US"/>
      </w:rPr>
      <w:t>/202</w:t>
    </w:r>
    <w:r w:rsidR="00513249">
      <w:rPr>
        <w:rFonts w:ascii="Spectral" w:hAnsi="Spectral"/>
        <w:sz w:val="22"/>
        <w:szCs w:val="22"/>
        <w:lang w:val="en-US"/>
      </w:rPr>
      <w:t>2</w:t>
    </w:r>
    <w:r w:rsidR="00EC22D2" w:rsidRPr="00746886">
      <w:rPr>
        <w:rFonts w:ascii="Spectral" w:hAnsi="Spectral"/>
        <w:sz w:val="22"/>
        <w:szCs w:val="22"/>
      </w:rPr>
      <w:t xml:space="preserve"> 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6F72C3F" w14:textId="77777777" w:rsidR="00EE480A" w:rsidRDefault="00EE480A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16"/>
  </w:num>
  <w:num w:numId="6">
    <w:abstractNumId w:val="1"/>
  </w:num>
  <w:num w:numId="7">
    <w:abstractNumId w:val="9"/>
  </w:num>
  <w:num w:numId="8">
    <w:abstractNumId w:val="17"/>
  </w:num>
  <w:num w:numId="9">
    <w:abstractNumId w:val="8"/>
  </w:num>
  <w:num w:numId="10">
    <w:abstractNumId w:val="15"/>
  </w:num>
  <w:num w:numId="11">
    <w:abstractNumId w:val="12"/>
  </w:num>
  <w:num w:numId="12">
    <w:abstractNumId w:val="6"/>
  </w:num>
  <w:num w:numId="13">
    <w:abstractNumId w:val="22"/>
  </w:num>
  <w:num w:numId="14">
    <w:abstractNumId w:val="2"/>
  </w:num>
  <w:num w:numId="15">
    <w:abstractNumId w:val="24"/>
  </w:num>
  <w:num w:numId="16">
    <w:abstractNumId w:val="29"/>
  </w:num>
  <w:num w:numId="17">
    <w:abstractNumId w:val="27"/>
  </w:num>
  <w:num w:numId="18">
    <w:abstractNumId w:val="3"/>
  </w:num>
  <w:num w:numId="19">
    <w:abstractNumId w:val="31"/>
  </w:num>
  <w:num w:numId="20">
    <w:abstractNumId w:val="37"/>
  </w:num>
  <w:num w:numId="21">
    <w:abstractNumId w:val="13"/>
  </w:num>
  <w:num w:numId="22">
    <w:abstractNumId w:val="19"/>
  </w:num>
  <w:num w:numId="23">
    <w:abstractNumId w:val="33"/>
  </w:num>
  <w:num w:numId="24">
    <w:abstractNumId w:val="32"/>
  </w:num>
  <w:num w:numId="25">
    <w:abstractNumId w:val="5"/>
  </w:num>
  <w:num w:numId="26">
    <w:abstractNumId w:val="38"/>
  </w:num>
  <w:num w:numId="27">
    <w:abstractNumId w:val="11"/>
  </w:num>
  <w:num w:numId="28">
    <w:abstractNumId w:val="34"/>
  </w:num>
  <w:num w:numId="29">
    <w:abstractNumId w:val="30"/>
  </w:num>
  <w:num w:numId="30">
    <w:abstractNumId w:val="14"/>
  </w:num>
  <w:num w:numId="31">
    <w:abstractNumId w:val="35"/>
  </w:num>
  <w:num w:numId="32">
    <w:abstractNumId w:val="21"/>
  </w:num>
  <w:num w:numId="33">
    <w:abstractNumId w:val="23"/>
  </w:num>
  <w:num w:numId="34">
    <w:abstractNumId w:val="0"/>
  </w:num>
  <w:num w:numId="35">
    <w:abstractNumId w:val="25"/>
  </w:num>
  <w:num w:numId="36">
    <w:abstractNumId w:val="39"/>
  </w:num>
  <w:num w:numId="37">
    <w:abstractNumId w:val="28"/>
  </w:num>
  <w:num w:numId="38">
    <w:abstractNumId w:val="10"/>
  </w:num>
  <w:num w:numId="39">
    <w:abstractNumId w:val="7"/>
  </w:num>
  <w:num w:numId="40">
    <w:abstractNumId w:val="26"/>
  </w:num>
  <w:num w:numId="41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1053"/>
    <w:rsid w:val="00151F34"/>
    <w:rsid w:val="00154DDA"/>
    <w:rsid w:val="001567EC"/>
    <w:rsid w:val="00160EE0"/>
    <w:rsid w:val="00161BF8"/>
    <w:rsid w:val="00164C65"/>
    <w:rsid w:val="00170226"/>
    <w:rsid w:val="00170437"/>
    <w:rsid w:val="001709CC"/>
    <w:rsid w:val="00170BBC"/>
    <w:rsid w:val="00171B98"/>
    <w:rsid w:val="0017305F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CF6"/>
    <w:rsid w:val="001E45AF"/>
    <w:rsid w:val="001E4687"/>
    <w:rsid w:val="001E4B02"/>
    <w:rsid w:val="001E56BE"/>
    <w:rsid w:val="001E5E7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9D7"/>
    <w:rsid w:val="00201ACA"/>
    <w:rsid w:val="0020282D"/>
    <w:rsid w:val="00203AC4"/>
    <w:rsid w:val="00204CEC"/>
    <w:rsid w:val="00205A46"/>
    <w:rsid w:val="00214194"/>
    <w:rsid w:val="002154BF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B6E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78B"/>
    <w:rsid w:val="00306AD9"/>
    <w:rsid w:val="00310EE2"/>
    <w:rsid w:val="00311251"/>
    <w:rsid w:val="00311385"/>
    <w:rsid w:val="0031146B"/>
    <w:rsid w:val="003118AC"/>
    <w:rsid w:val="00311A19"/>
    <w:rsid w:val="00313D70"/>
    <w:rsid w:val="00315046"/>
    <w:rsid w:val="00320DA5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A78"/>
    <w:rsid w:val="00364B5D"/>
    <w:rsid w:val="00367D71"/>
    <w:rsid w:val="00367E7E"/>
    <w:rsid w:val="00371611"/>
    <w:rsid w:val="0037671C"/>
    <w:rsid w:val="00376953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EA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5086"/>
    <w:rsid w:val="004952F6"/>
    <w:rsid w:val="00496706"/>
    <w:rsid w:val="004A02DE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87A"/>
    <w:rsid w:val="004B7F4D"/>
    <w:rsid w:val="004C2B1E"/>
    <w:rsid w:val="004C2B98"/>
    <w:rsid w:val="004C42EF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47DF"/>
    <w:rsid w:val="005665C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A60"/>
    <w:rsid w:val="00642D5A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573C"/>
    <w:rsid w:val="006564ED"/>
    <w:rsid w:val="00657640"/>
    <w:rsid w:val="00657F42"/>
    <w:rsid w:val="00661E32"/>
    <w:rsid w:val="006637D4"/>
    <w:rsid w:val="00663D95"/>
    <w:rsid w:val="006645EC"/>
    <w:rsid w:val="00665E71"/>
    <w:rsid w:val="00667518"/>
    <w:rsid w:val="006678A5"/>
    <w:rsid w:val="0067084E"/>
    <w:rsid w:val="0067192E"/>
    <w:rsid w:val="006731F9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5F68"/>
    <w:rsid w:val="00716C51"/>
    <w:rsid w:val="00716E68"/>
    <w:rsid w:val="00720A0A"/>
    <w:rsid w:val="00720D17"/>
    <w:rsid w:val="007215CA"/>
    <w:rsid w:val="00723A61"/>
    <w:rsid w:val="00726809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4ED"/>
    <w:rsid w:val="007550C9"/>
    <w:rsid w:val="00755287"/>
    <w:rsid w:val="007564A0"/>
    <w:rsid w:val="00756A65"/>
    <w:rsid w:val="00756FFF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24D8"/>
    <w:rsid w:val="00782A39"/>
    <w:rsid w:val="00785B6B"/>
    <w:rsid w:val="007879B9"/>
    <w:rsid w:val="00790F1C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FD3"/>
    <w:rsid w:val="007A4BFF"/>
    <w:rsid w:val="007A62AE"/>
    <w:rsid w:val="007A7FE5"/>
    <w:rsid w:val="007B0222"/>
    <w:rsid w:val="007B4430"/>
    <w:rsid w:val="007B4573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61BC"/>
    <w:rsid w:val="00816B0E"/>
    <w:rsid w:val="0081748C"/>
    <w:rsid w:val="00817AE3"/>
    <w:rsid w:val="00820D9C"/>
    <w:rsid w:val="00821205"/>
    <w:rsid w:val="00824469"/>
    <w:rsid w:val="00825180"/>
    <w:rsid w:val="008265D3"/>
    <w:rsid w:val="00826D73"/>
    <w:rsid w:val="00827AE6"/>
    <w:rsid w:val="00827DA8"/>
    <w:rsid w:val="00827EC9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722E"/>
    <w:rsid w:val="00870BF5"/>
    <w:rsid w:val="00872BB3"/>
    <w:rsid w:val="00873AF6"/>
    <w:rsid w:val="008757A3"/>
    <w:rsid w:val="00875D2E"/>
    <w:rsid w:val="00881841"/>
    <w:rsid w:val="008823D1"/>
    <w:rsid w:val="00884FB2"/>
    <w:rsid w:val="00885287"/>
    <w:rsid w:val="008862A6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7C4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BAF"/>
    <w:rsid w:val="009A0D77"/>
    <w:rsid w:val="009A148F"/>
    <w:rsid w:val="009A4443"/>
    <w:rsid w:val="009A4579"/>
    <w:rsid w:val="009A4A5A"/>
    <w:rsid w:val="009A5DF3"/>
    <w:rsid w:val="009A70E5"/>
    <w:rsid w:val="009A7DAB"/>
    <w:rsid w:val="009B038B"/>
    <w:rsid w:val="009B047D"/>
    <w:rsid w:val="009B1369"/>
    <w:rsid w:val="009B18C8"/>
    <w:rsid w:val="009B1A6F"/>
    <w:rsid w:val="009B1D02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FAE"/>
    <w:rsid w:val="00A41629"/>
    <w:rsid w:val="00A429E3"/>
    <w:rsid w:val="00A43668"/>
    <w:rsid w:val="00A436CD"/>
    <w:rsid w:val="00A45DD4"/>
    <w:rsid w:val="00A46818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1039"/>
    <w:rsid w:val="00B12735"/>
    <w:rsid w:val="00B12DB7"/>
    <w:rsid w:val="00B13A82"/>
    <w:rsid w:val="00B17FB0"/>
    <w:rsid w:val="00B2161B"/>
    <w:rsid w:val="00B22969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417EA"/>
    <w:rsid w:val="00B42A6F"/>
    <w:rsid w:val="00B42E69"/>
    <w:rsid w:val="00B430B2"/>
    <w:rsid w:val="00B4372F"/>
    <w:rsid w:val="00B43C02"/>
    <w:rsid w:val="00B443E4"/>
    <w:rsid w:val="00B44E05"/>
    <w:rsid w:val="00B45171"/>
    <w:rsid w:val="00B45426"/>
    <w:rsid w:val="00B456CA"/>
    <w:rsid w:val="00B46C4F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81"/>
    <w:rsid w:val="00B65448"/>
    <w:rsid w:val="00B655CA"/>
    <w:rsid w:val="00B65E00"/>
    <w:rsid w:val="00B661DB"/>
    <w:rsid w:val="00B66B9D"/>
    <w:rsid w:val="00B66C26"/>
    <w:rsid w:val="00B676D9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3703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5E6B"/>
    <w:rsid w:val="00D06B07"/>
    <w:rsid w:val="00D06CFD"/>
    <w:rsid w:val="00D11C57"/>
    <w:rsid w:val="00D1350B"/>
    <w:rsid w:val="00D15E59"/>
    <w:rsid w:val="00D17E12"/>
    <w:rsid w:val="00D2052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758A"/>
    <w:rsid w:val="00D577C2"/>
    <w:rsid w:val="00D57B3D"/>
    <w:rsid w:val="00D609ED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1261"/>
    <w:rsid w:val="00DE1C52"/>
    <w:rsid w:val="00DE6B8A"/>
    <w:rsid w:val="00DE70DE"/>
    <w:rsid w:val="00DE72AF"/>
    <w:rsid w:val="00DE793D"/>
    <w:rsid w:val="00DE7A17"/>
    <w:rsid w:val="00DF29BB"/>
    <w:rsid w:val="00DF2C19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10AD9"/>
    <w:rsid w:val="00E114D1"/>
    <w:rsid w:val="00E1154D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30B1"/>
    <w:rsid w:val="00E73280"/>
    <w:rsid w:val="00E7390F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7C8F"/>
    <w:rsid w:val="00EA0301"/>
    <w:rsid w:val="00EA041D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DE3"/>
    <w:rsid w:val="00F02A60"/>
    <w:rsid w:val="00F05A20"/>
    <w:rsid w:val="00F05C8C"/>
    <w:rsid w:val="00F07F31"/>
    <w:rsid w:val="00F105D1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20E7E"/>
    <w:rsid w:val="00F21A99"/>
    <w:rsid w:val="00F22A79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CB0"/>
    <w:rsid w:val="00F741A2"/>
    <w:rsid w:val="00F74E17"/>
    <w:rsid w:val="00F74EA0"/>
    <w:rsid w:val="00F75961"/>
    <w:rsid w:val="00F764E5"/>
    <w:rsid w:val="00F80934"/>
    <w:rsid w:val="00F82A2C"/>
    <w:rsid w:val="00F844FB"/>
    <w:rsid w:val="00F86036"/>
    <w:rsid w:val="00F90737"/>
    <w:rsid w:val="00F90955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12CE"/>
    <w:rsid w:val="00FD16E6"/>
    <w:rsid w:val="00FD18FA"/>
    <w:rsid w:val="00FD3C21"/>
    <w:rsid w:val="00FD58BE"/>
    <w:rsid w:val="00FD66E6"/>
    <w:rsid w:val="00FE2422"/>
    <w:rsid w:val="00FE3055"/>
    <w:rsid w:val="00FE3143"/>
    <w:rsid w:val="00FE3355"/>
    <w:rsid w:val="00FE35D2"/>
    <w:rsid w:val="00FE4B41"/>
    <w:rsid w:val="00FF0E25"/>
    <w:rsid w:val="00FF1C85"/>
    <w:rsid w:val="00FF204C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7E75D9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://www.awwwards.com/sites/world-after-covid" TargetMode="External"/><Relationship Id="rId18" Type="http://schemas.openxmlformats.org/officeDocument/2006/relationships/hyperlink" Target="file:///C:\Users\igrossma\Documents\OLD\PROF%20DEV\onwisdompodcast.com" TargetMode="External"/><Relationship Id="rId26" Type="http://schemas.openxmlformats.org/officeDocument/2006/relationships/hyperlink" Target="http://pathwaystocharacter.org/a-pathway-to-wisdom-in-the-face-of-adversity-type-of-self-reflection-matters/" TargetMode="External"/><Relationship Id="rId39" Type="http://schemas.openxmlformats.org/officeDocument/2006/relationships/header" Target="header3.xml"/><Relationship Id="rId21" Type="http://schemas.openxmlformats.org/officeDocument/2006/relationships/hyperlink" Target="https://medium.com/templeton-world/want-to-defeat-the-coronavirus-empower-people-to-follow-the-rules-better-60dfc7d6dc1" TargetMode="External"/><Relationship Id="rId34" Type="http://schemas.openxmlformats.org/officeDocument/2006/relationships/hyperlink" Target="https://www.geographyofphilosophy.com/" TargetMode="External"/><Relationship Id="rId42" Type="http://schemas.openxmlformats.org/officeDocument/2006/relationships/theme" Target="theme/theme1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s://sites.trinity.edu/osl/data-sets-and-activities/one-way-anova-activities" TargetMode="External"/><Relationship Id="rId20" Type="http://schemas.openxmlformats.org/officeDocument/2006/relationships/hyperlink" Target="https://foreignpolicy.com/2021/03/18/pandemic-social-science-predictions-wrong/" TargetMode="External"/><Relationship Id="rId29" Type="http://schemas.openxmlformats.org/officeDocument/2006/relationships/hyperlink" Target="http://www.hrzone.com/perform/people/the-stark-nature-of-wisdom-and-what-you-need-to-know-to-have-more-of-it" TargetMode="External"/><Relationship Id="rId41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aeon.co/essays/how-psychological-scientists-found-the-empirical-path-to-wisdom" TargetMode="External"/><Relationship Id="rId32" Type="http://schemas.openxmlformats.org/officeDocument/2006/relationships/hyperlink" Target="https://www.youtube.com/c/TheStoa" TargetMode="External"/><Relationship Id="rId37" Type="http://schemas.openxmlformats.org/officeDocument/2006/relationships/footer" Target="footer1.xml"/><Relationship Id="rId40" Type="http://schemas.openxmlformats.org/officeDocument/2006/relationships/footer" Target="footer3.xml"/><Relationship Id="rId5" Type="http://schemas.openxmlformats.org/officeDocument/2006/relationships/numbering" Target="numbering.xml"/><Relationship Id="rId15" Type="http://schemas.openxmlformats.org/officeDocument/2006/relationships/hyperlink" Target="https://scholar.google.com/citations?user=akajO3QAAAAJ" TargetMode="External"/><Relationship Id="rId23" Type="http://schemas.openxmlformats.org/officeDocument/2006/relationships/hyperlink" Target="http://www.WorldafterCovid.info" TargetMode="External"/><Relationship Id="rId28" Type="http://schemas.openxmlformats.org/officeDocument/2006/relationships/hyperlink" Target="http://spsp.org/news-center/blog/future-prediction-culture" TargetMode="External"/><Relationship Id="rId36" Type="http://schemas.openxmlformats.org/officeDocument/2006/relationships/header" Target="header2.xml"/><Relationship Id="rId10" Type="http://schemas.openxmlformats.org/officeDocument/2006/relationships/endnotes" Target="endnotes.xml"/><Relationship Id="rId19" Type="http://schemas.openxmlformats.org/officeDocument/2006/relationships/hyperlink" Target="https://greatergood.berkeley.edu/article/item/how_life_could_get_better_or_worse_after_covid" TargetMode="External"/><Relationship Id="rId31" Type="http://schemas.openxmlformats.org/officeDocument/2006/relationships/hyperlink" Target="https://cancovid.ca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en.wikipedia.org/wiki/USERN_Prize" TargetMode="External"/><Relationship Id="rId22" Type="http://schemas.openxmlformats.org/officeDocument/2006/relationships/hyperlink" Target="https://theconversation.com/words-of-wisdom-4-tips-from-experts-on-how-to-endure-until-the-covid-19-pandemic-ends-152162" TargetMode="External"/><Relationship Id="rId27" Type="http://schemas.openxmlformats.org/officeDocument/2006/relationships/hyperlink" Target="http://blogs.cardiff.ac.uk/openfordebate/2018/01/01/how-to-find-wisdom-in-a-divided-society/" TargetMode="External"/><Relationship Id="rId30" Type="http://schemas.openxmlformats.org/officeDocument/2006/relationships/hyperlink" Target="http://www.forbes.com/sites/datafreaks/2015/04/07/why-we-give-great-advice-to-others-but-cant-take-it-ourselves/" TargetMode="External"/><Relationship Id="rId35" Type="http://schemas.openxmlformats.org/officeDocument/2006/relationships/header" Target="header1.xm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dx.doi.org/10.4135/9781412956253.n214" TargetMode="External"/><Relationship Id="rId25" Type="http://schemas.openxmlformats.org/officeDocument/2006/relationships/hyperlink" Target="https://blogs.scientificamerican.com/observations/when-reasonable-trumps-rational/" TargetMode="External"/><Relationship Id="rId33" Type="http://schemas.openxmlformats.org/officeDocument/2006/relationships/hyperlink" Target="https://www.hanoiphilosophyforum.org/" TargetMode="External"/><Relationship Id="rId38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817</TotalTime>
  <Pages>42</Pages>
  <Words>14375</Words>
  <Characters>81938</Characters>
  <Application>Microsoft Office Word</Application>
  <DocSecurity>0</DocSecurity>
  <Lines>682</Lines>
  <Paragraphs>19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61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83</cp:revision>
  <cp:lastPrinted>2021-05-26T01:55:00Z</cp:lastPrinted>
  <dcterms:created xsi:type="dcterms:W3CDTF">2021-03-19T00:08:00Z</dcterms:created>
  <dcterms:modified xsi:type="dcterms:W3CDTF">2022-03-10T00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